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r w:rsidRPr="00293D18">
              <w:rPr>
                <w:rFonts w:ascii="Tahoma" w:hAnsi="Tahoma" w:cs="Tahoma"/>
                <w:sz w:val="14"/>
                <w:szCs w:val="14"/>
              </w:rPr>
              <w:t xml:space="preserve">, </w:t>
            </w:r>
            <w:proofErr w:type="spellStart"/>
            <w:r w:rsidRPr="00293D18">
              <w:rPr>
                <w:rFonts w:ascii="Tahoma" w:hAnsi="Tahoma" w:cs="Tahoma"/>
                <w:sz w:val="14"/>
                <w:szCs w:val="14"/>
                <w:shd w:val="clear" w:color="auto" w:fill="FFFFFF"/>
              </w:rPr>
              <w:t>Jiří</w:t>
            </w:r>
            <w:proofErr w:type="spellEnd"/>
            <w:r w:rsidRPr="00293D18">
              <w:rPr>
                <w:rFonts w:ascii="Tahoma" w:hAnsi="Tahoma" w:cs="Tahoma"/>
                <w:sz w:val="14"/>
                <w:szCs w:val="14"/>
                <w:shd w:val="clear" w:color="auto" w:fill="FFFFFF"/>
              </w:rPr>
              <w:t xml:space="preserve"> Jaromír </w:t>
            </w:r>
            <w:proofErr w:type="spellStart"/>
            <w:r w:rsidRPr="00293D18">
              <w:rPr>
                <w:rFonts w:ascii="Tahoma" w:hAnsi="Tahoma" w:cs="Tahoma"/>
                <w:sz w:val="14"/>
                <w:szCs w:val="14"/>
                <w:shd w:val="clear" w:color="auto" w:fill="FFFFFF"/>
              </w:rPr>
              <w:t>Klemeš</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5555DC5" w:rsidR="00E978D0" w:rsidRPr="00B57B36" w:rsidRDefault="006F123D" w:rsidP="00E978D0">
      <w:pPr>
        <w:pStyle w:val="CETTitle"/>
      </w:pPr>
      <w:r>
        <w:t>Analysis of Syngas Production from Catalytic Biogas Reforming and Upgrading</w:t>
      </w:r>
    </w:p>
    <w:p w14:paraId="0488FED2" w14:textId="44A2CBF9" w:rsidR="00B57E6F" w:rsidRPr="00157871" w:rsidRDefault="006F123D" w:rsidP="00B57E6F">
      <w:pPr>
        <w:pStyle w:val="CETAuthors"/>
        <w:rPr>
          <w:lang w:val="pt-BR"/>
        </w:rPr>
      </w:pPr>
      <w:r w:rsidRPr="006F123D">
        <w:rPr>
          <w:lang w:val="pt-BR"/>
        </w:rPr>
        <w:t>Nadia M. V. Ramos</w:t>
      </w:r>
      <w:r w:rsidR="00B57E6F" w:rsidRPr="006F123D">
        <w:rPr>
          <w:vertAlign w:val="superscript"/>
          <w:lang w:val="pt-BR"/>
        </w:rPr>
        <w:t>a</w:t>
      </w:r>
      <w:r>
        <w:rPr>
          <w:vertAlign w:val="superscript"/>
          <w:lang w:val="pt-BR"/>
        </w:rPr>
        <w:t>,*</w:t>
      </w:r>
      <w:r w:rsidR="00B57E6F" w:rsidRPr="006F123D">
        <w:rPr>
          <w:lang w:val="pt-BR"/>
        </w:rPr>
        <w:t xml:space="preserve">, </w:t>
      </w:r>
      <w:r w:rsidRPr="006F123D">
        <w:rPr>
          <w:lang w:val="pt-BR"/>
        </w:rPr>
        <w:t>Giuliana V. G. Lesak</w:t>
      </w:r>
      <w:r w:rsidRPr="006F123D">
        <w:rPr>
          <w:vertAlign w:val="superscript"/>
          <w:lang w:val="pt-BR"/>
        </w:rPr>
        <w:t>a</w:t>
      </w:r>
      <w:r w:rsidRPr="006F123D">
        <w:rPr>
          <w:lang w:val="pt-BR"/>
        </w:rPr>
        <w:t>, Luiz Fernando L. L. Júnior</w:t>
      </w:r>
      <w:r w:rsidRPr="006F123D">
        <w:rPr>
          <w:vertAlign w:val="superscript"/>
          <w:lang w:val="pt-BR"/>
        </w:rPr>
        <w:t>a</w:t>
      </w:r>
      <w:r w:rsidRPr="006F123D">
        <w:rPr>
          <w:lang w:val="pt-BR"/>
        </w:rPr>
        <w:t>, Marcos L. Corazza</w:t>
      </w:r>
      <w:r w:rsidRPr="006F123D">
        <w:rPr>
          <w:vertAlign w:val="superscript"/>
          <w:lang w:val="pt-BR"/>
        </w:rPr>
        <w:t>a</w:t>
      </w:r>
      <w:r w:rsidRPr="006F123D">
        <w:rPr>
          <w:lang w:val="pt-BR"/>
        </w:rPr>
        <w:t>.</w:t>
      </w:r>
    </w:p>
    <w:p w14:paraId="6B2D21B3" w14:textId="5DB20B9E" w:rsidR="00B57E6F" w:rsidRPr="009D3070" w:rsidRDefault="00B57E6F" w:rsidP="00B57E6F">
      <w:pPr>
        <w:pStyle w:val="CETAddress"/>
        <w:rPr>
          <w:highlight w:val="yellow"/>
          <w:lang w:val="pt-BR"/>
        </w:rPr>
      </w:pPr>
      <w:r w:rsidRPr="00EC74CD">
        <w:rPr>
          <w:vertAlign w:val="superscript"/>
        </w:rPr>
        <w:t>a</w:t>
      </w:r>
      <w:r w:rsidR="00EC74CD">
        <w:t xml:space="preserve">Department of Chemical Engineering, Federal University of Paraná, </w:t>
      </w:r>
      <w:r w:rsidR="009D3070" w:rsidRPr="009D3070">
        <w:t xml:space="preserve">Av. Cel. </w:t>
      </w:r>
      <w:r w:rsidR="009D3070" w:rsidRPr="009D3070">
        <w:rPr>
          <w:lang w:val="pt-BR"/>
        </w:rPr>
        <w:t>Francisco H. dos Santos, 100 - Jardim das Américas, Curitiba</w:t>
      </w:r>
      <w:r w:rsidR="009D3070">
        <w:rPr>
          <w:lang w:val="pt-BR"/>
        </w:rPr>
        <w:t>, Paraná</w:t>
      </w:r>
      <w:r w:rsidR="009D3070" w:rsidRPr="009D3070">
        <w:rPr>
          <w:lang w:val="pt-BR"/>
        </w:rPr>
        <w:t xml:space="preserve">, </w:t>
      </w:r>
      <w:r w:rsidR="00EC74CD" w:rsidRPr="009D3070">
        <w:rPr>
          <w:lang w:val="pt-BR"/>
        </w:rPr>
        <w:t>Brazil.</w:t>
      </w:r>
      <w:r w:rsidRPr="009D3070">
        <w:rPr>
          <w:highlight w:val="yellow"/>
          <w:lang w:val="pt-BR"/>
        </w:rPr>
        <w:t xml:space="preserve"> </w:t>
      </w:r>
    </w:p>
    <w:p w14:paraId="73F1267A" w14:textId="439397E9" w:rsidR="00B57E6F" w:rsidRPr="00B57B36" w:rsidRDefault="009D3070" w:rsidP="00B57E6F">
      <w:pPr>
        <w:pStyle w:val="CETemail"/>
      </w:pPr>
      <w:r>
        <w:t>*</w:t>
      </w:r>
      <w:r w:rsidR="006E2F31">
        <w:t>nadia.ramos@ufpr.b</w:t>
      </w:r>
      <w:r w:rsidR="00EC74CD">
        <w:t>r</w:t>
      </w:r>
    </w:p>
    <w:p w14:paraId="27987115" w14:textId="6F591580" w:rsidR="00B628F8" w:rsidRDefault="00B628F8" w:rsidP="00B628F8">
      <w:pPr>
        <w:pStyle w:val="CETBodytext"/>
      </w:pPr>
      <w:r w:rsidRPr="005E3957">
        <w:t xml:space="preserve">The development of alternative and sustainable technologies for the production of liquid biofuels has </w:t>
      </w:r>
      <w:r w:rsidR="007B6A5E">
        <w:t xml:space="preserve">gained </w:t>
      </w:r>
      <w:r w:rsidRPr="005E3957">
        <w:t>ground worldwide. Biogas is one of the most potential feedstocks to be used</w:t>
      </w:r>
      <w:r>
        <w:t xml:space="preserve"> and </w:t>
      </w:r>
      <w:r w:rsidRPr="00B35597">
        <w:t>the Fischer-Tropsch (FT) route is one of the most studied processes for the production of these liquid biofuels</w:t>
      </w:r>
      <w:r>
        <w:t xml:space="preserve">. </w:t>
      </w:r>
      <w:r w:rsidRPr="00CC0AE0">
        <w:t xml:space="preserve">In this work, different processes for the conversion of biogas to </w:t>
      </w:r>
      <w:r w:rsidR="008B7FFE">
        <w:t>syngas</w:t>
      </w:r>
      <w:r w:rsidRPr="00CC0AE0">
        <w:t xml:space="preserve"> by catalytic reforming were studied, </w:t>
      </w:r>
      <w:r w:rsidR="00C43769">
        <w:t>in order</w:t>
      </w:r>
      <w:r w:rsidR="00C43769" w:rsidRPr="00CC0AE0">
        <w:t xml:space="preserve"> </w:t>
      </w:r>
      <w:r w:rsidRPr="00CC0AE0">
        <w:t xml:space="preserve">to evaluate the </w:t>
      </w:r>
      <w:r w:rsidR="00C513ED" w:rsidRPr="00CC0AE0">
        <w:t xml:space="preserve">better </w:t>
      </w:r>
      <w:r w:rsidRPr="00CC0AE0">
        <w:t>route</w:t>
      </w:r>
      <w:r w:rsidR="00C513ED" w:rsidRPr="00CC0AE0">
        <w:t xml:space="preserve"> to obtain the syngas</w:t>
      </w:r>
      <w:r w:rsidR="00004D5C">
        <w:t xml:space="preserve"> and its usage</w:t>
      </w:r>
      <w:r w:rsidR="00C513ED" w:rsidRPr="00CC0AE0">
        <w:t xml:space="preserve"> as feedstock </w:t>
      </w:r>
      <w:r w:rsidR="00CC0AE0" w:rsidRPr="00CC0AE0">
        <w:t>in FT synthesis</w:t>
      </w:r>
      <w:r w:rsidRPr="00C513ED">
        <w:t>.</w:t>
      </w:r>
      <w:r w:rsidR="008E321D" w:rsidRPr="00C513ED">
        <w:t xml:space="preserve"> </w:t>
      </w:r>
      <w:r w:rsidR="00C513ED" w:rsidRPr="00C513ED">
        <w:t>Two</w:t>
      </w:r>
      <w:r w:rsidRPr="00C513ED">
        <w:t xml:space="preserve"> steps were analyzed</w:t>
      </w:r>
      <w:r w:rsidR="005848F5" w:rsidRPr="00C513ED">
        <w:t xml:space="preserve"> using Aspen Plus V12.1®</w:t>
      </w:r>
      <w:r w:rsidRPr="00C513ED">
        <w:t xml:space="preserve">: 1) biogas upgrading; </w:t>
      </w:r>
      <w:r w:rsidR="00C513ED" w:rsidRPr="00C513ED">
        <w:t xml:space="preserve">and </w:t>
      </w:r>
      <w:r w:rsidRPr="00C513ED">
        <w:t>2) catalytic reforming process</w:t>
      </w:r>
      <w:r w:rsidR="00C513ED">
        <w:t xml:space="preserve">. </w:t>
      </w:r>
      <w:r w:rsidRPr="007B4808">
        <w:t xml:space="preserve">Dry reforming (DR) and Bi reforming (BR) were selected </w:t>
      </w:r>
      <w:r w:rsidR="00B55687">
        <w:t xml:space="preserve">for </w:t>
      </w:r>
      <w:r w:rsidRPr="003C2E53">
        <w:t xml:space="preserve">the </w:t>
      </w:r>
      <w:r w:rsidRPr="006D2CBF">
        <w:t>reforming process</w:t>
      </w:r>
      <w:r w:rsidR="00B55687" w:rsidRPr="006D2CBF">
        <w:t xml:space="preserve"> </w:t>
      </w:r>
      <w:r w:rsidR="00A17488" w:rsidRPr="006D2CBF">
        <w:t>assessment</w:t>
      </w:r>
      <w:r w:rsidRPr="006D2CBF">
        <w:t xml:space="preserve">. </w:t>
      </w:r>
      <w:r w:rsidR="008E1D33" w:rsidRPr="006D2CBF">
        <w:t>CH</w:t>
      </w:r>
      <w:r w:rsidR="008E1D33" w:rsidRPr="006D2CBF">
        <w:rPr>
          <w:vertAlign w:val="subscript"/>
        </w:rPr>
        <w:t>4</w:t>
      </w:r>
      <w:r w:rsidR="008E1D33" w:rsidRPr="006D2CBF">
        <w:t xml:space="preserve"> and CO</w:t>
      </w:r>
      <w:r w:rsidR="008E1D33" w:rsidRPr="006D2CBF">
        <w:rPr>
          <w:vertAlign w:val="subscript"/>
        </w:rPr>
        <w:t>2</w:t>
      </w:r>
      <w:r w:rsidR="008E1D33" w:rsidRPr="006D2CBF">
        <w:t xml:space="preserve"> conversion</w:t>
      </w:r>
      <w:r w:rsidR="00A17488" w:rsidRPr="006D2CBF">
        <w:t>s</w:t>
      </w:r>
      <w:r w:rsidR="008E1D33" w:rsidRPr="006D2CBF">
        <w:t xml:space="preserve"> </w:t>
      </w:r>
      <w:r w:rsidRPr="006D2CBF">
        <w:t xml:space="preserve">were selected to </w:t>
      </w:r>
      <w:r w:rsidR="002C090A" w:rsidRPr="006D2CBF">
        <w:t xml:space="preserve">evaluate </w:t>
      </w:r>
      <w:r w:rsidR="003658EE" w:rsidRPr="006D2CBF">
        <w:t>the process</w:t>
      </w:r>
      <w:r w:rsidR="00A17488" w:rsidRPr="006D2CBF">
        <w:t xml:space="preserve"> performance</w:t>
      </w:r>
      <w:r w:rsidR="00C513ED" w:rsidRPr="006D2CBF">
        <w:t xml:space="preserve">. </w:t>
      </w:r>
      <w:r w:rsidR="00323D2C" w:rsidRPr="006D2CBF">
        <w:t>Results showed that water scrubbing is a better route to perform biogas upgrading, based on the H</w:t>
      </w:r>
      <w:r w:rsidR="00323D2C" w:rsidRPr="006D2CBF">
        <w:rPr>
          <w:vertAlign w:val="subscript"/>
        </w:rPr>
        <w:t>2</w:t>
      </w:r>
      <w:r w:rsidR="00323D2C" w:rsidRPr="006D2CBF">
        <w:t>S final content and the CH</w:t>
      </w:r>
      <w:r w:rsidR="00323D2C" w:rsidRPr="006D2CBF">
        <w:rPr>
          <w:vertAlign w:val="subscript"/>
        </w:rPr>
        <w:t>4</w:t>
      </w:r>
      <w:r w:rsidR="00323D2C" w:rsidRPr="006D2CBF">
        <w:t xml:space="preserve"> recovery</w:t>
      </w:r>
      <w:r w:rsidRPr="006D2CBF">
        <w:t>.</w:t>
      </w:r>
      <w:r w:rsidR="00323D2C">
        <w:t xml:space="preserve"> </w:t>
      </w:r>
      <w:r w:rsidRPr="001852B2">
        <w:t xml:space="preserve">Besides, for the </w:t>
      </w:r>
      <w:r w:rsidR="00546F50">
        <w:t>biog</w:t>
      </w:r>
      <w:r w:rsidR="00CF7FA1">
        <w:t>a</w:t>
      </w:r>
      <w:r w:rsidR="00546F50">
        <w:t xml:space="preserve">s </w:t>
      </w:r>
      <w:r w:rsidRPr="001852B2">
        <w:t>reforming process, all sce</w:t>
      </w:r>
      <w:r w:rsidRPr="007B4808">
        <w:t>nario</w:t>
      </w:r>
      <w:r w:rsidRPr="001852B2">
        <w:t xml:space="preserve">s presented </w:t>
      </w:r>
      <w:r w:rsidRPr="007B4808">
        <w:t>an increase in conversions when the temperature was increased</w:t>
      </w:r>
      <w:r w:rsidR="008E321D">
        <w:t xml:space="preserve">. </w:t>
      </w:r>
      <w:r w:rsidRPr="00AB01F3">
        <w:t xml:space="preserve">For </w:t>
      </w:r>
      <w:r w:rsidR="00AB01F3" w:rsidRPr="00AB01F3">
        <w:t>bi reforming</w:t>
      </w:r>
      <w:r w:rsidRPr="00AB01F3">
        <w:t xml:space="preserve">, which </w:t>
      </w:r>
      <w:r w:rsidR="00AB01F3" w:rsidRPr="00AB01F3">
        <w:t>uses</w:t>
      </w:r>
      <w:r w:rsidRPr="00AB01F3">
        <w:t xml:space="preserve"> biogas </w:t>
      </w:r>
      <w:r w:rsidR="00AB01F3" w:rsidRPr="00AB01F3">
        <w:t>and</w:t>
      </w:r>
      <w:r w:rsidRPr="00AB01F3">
        <w:t xml:space="preserve"> water steam as reactant</w:t>
      </w:r>
      <w:r w:rsidR="00AB01F3" w:rsidRPr="00AB01F3">
        <w:t>s</w:t>
      </w:r>
      <w:r w:rsidRPr="00AB01F3">
        <w:t>, a decrease in the molar fraction of H</w:t>
      </w:r>
      <w:r w:rsidRPr="00AB01F3">
        <w:rPr>
          <w:vertAlign w:val="subscript"/>
        </w:rPr>
        <w:t>2</w:t>
      </w:r>
      <w:r w:rsidRPr="00AB01F3">
        <w:t>O contributed to higher CO</w:t>
      </w:r>
      <w:r w:rsidRPr="00AB01F3">
        <w:rPr>
          <w:vertAlign w:val="subscript"/>
        </w:rPr>
        <w:t>2</w:t>
      </w:r>
      <w:r w:rsidRPr="00AB01F3">
        <w:t xml:space="preserve"> conversion</w:t>
      </w:r>
      <w:r w:rsidRPr="007B4808">
        <w:t xml:space="preserve">. </w:t>
      </w:r>
      <w:r w:rsidR="008E321D">
        <w:t>T</w:t>
      </w:r>
      <w:r w:rsidRPr="007B4808">
        <w:t>he BR process with a molar ratio of CH</w:t>
      </w:r>
      <w:r w:rsidRPr="007B4808">
        <w:rPr>
          <w:vertAlign w:val="subscript"/>
        </w:rPr>
        <w:t>4</w:t>
      </w:r>
      <w:r w:rsidRPr="007B4808">
        <w:t>, CO</w:t>
      </w:r>
      <w:r w:rsidRPr="007B4808">
        <w:rPr>
          <w:vertAlign w:val="subscript"/>
        </w:rPr>
        <w:t>2</w:t>
      </w:r>
      <w:r w:rsidRPr="007B4808">
        <w:t>, and H</w:t>
      </w:r>
      <w:r w:rsidRPr="007B4808">
        <w:rPr>
          <w:vertAlign w:val="subscript"/>
        </w:rPr>
        <w:t>2</w:t>
      </w:r>
      <w:r w:rsidRPr="007B4808">
        <w:t xml:space="preserve">O </w:t>
      </w:r>
      <w:r w:rsidR="00FC0F27">
        <w:t>at</w:t>
      </w:r>
      <w:r w:rsidR="00FC0F27" w:rsidRPr="007B4808">
        <w:t xml:space="preserve"> </w:t>
      </w:r>
      <w:r w:rsidRPr="007B4808">
        <w:t>3:2:1</w:t>
      </w:r>
      <w:r w:rsidR="00D32C37">
        <w:t>,</w:t>
      </w:r>
      <w:r w:rsidRPr="007B4808">
        <w:t xml:space="preserve"> respectively, at elevated temperatures and pressure of 0.1 MPa</w:t>
      </w:r>
      <w:r w:rsidR="00D32C37">
        <w:t>,</w:t>
      </w:r>
      <w:r w:rsidRPr="007B4808">
        <w:t xml:space="preserve"> showed the most promising combination of results for </w:t>
      </w:r>
      <w:r w:rsidR="00B349B1">
        <w:t>syngas production</w:t>
      </w:r>
      <w:r w:rsidRPr="007B4808">
        <w:t xml:space="preserve">, considering environmental and </w:t>
      </w:r>
      <w:r w:rsidR="00B349B1">
        <w:t>operational</w:t>
      </w:r>
      <w:r w:rsidRPr="007B4808">
        <w:t xml:space="preserve"> factors. </w:t>
      </w:r>
      <w:r w:rsidRPr="00B349B1">
        <w:t>The CH</w:t>
      </w:r>
      <w:r w:rsidRPr="00B349B1">
        <w:rPr>
          <w:vertAlign w:val="subscript"/>
        </w:rPr>
        <w:t>4</w:t>
      </w:r>
      <w:r w:rsidRPr="00B349B1">
        <w:t xml:space="preserve"> </w:t>
      </w:r>
      <w:r w:rsidR="00B349B1" w:rsidRPr="00B349B1">
        <w:t>and</w:t>
      </w:r>
      <w:r w:rsidRPr="00B349B1">
        <w:t xml:space="preserve"> CO</w:t>
      </w:r>
      <w:r w:rsidRPr="00B349B1">
        <w:rPr>
          <w:vertAlign w:val="subscript"/>
        </w:rPr>
        <w:t>2</w:t>
      </w:r>
      <w:r w:rsidRPr="00B349B1">
        <w:t xml:space="preserve"> conversion</w:t>
      </w:r>
      <w:r w:rsidR="009D3070">
        <w:t>s</w:t>
      </w:r>
      <w:r w:rsidRPr="00B349B1">
        <w:t xml:space="preserve"> obtained</w:t>
      </w:r>
      <w:r w:rsidR="009D3070">
        <w:t xml:space="preserve"> in 900 °C</w:t>
      </w:r>
      <w:r w:rsidRPr="00B349B1">
        <w:t xml:space="preserve"> were </w:t>
      </w:r>
      <w:r w:rsidR="009D3070">
        <w:t>96.45</w:t>
      </w:r>
      <w:r w:rsidRPr="00B349B1">
        <w:t>%</w:t>
      </w:r>
      <w:r w:rsidR="00B349B1">
        <w:t xml:space="preserve"> and</w:t>
      </w:r>
      <w:r w:rsidRPr="00B349B1">
        <w:t xml:space="preserve"> </w:t>
      </w:r>
      <w:r w:rsidR="009D3070">
        <w:t>98.06</w:t>
      </w:r>
      <w:r w:rsidRPr="00B349B1">
        <w:t xml:space="preserve">%, </w:t>
      </w:r>
      <w:r w:rsidRPr="007B4808">
        <w:t>respectively.</w:t>
      </w:r>
    </w:p>
    <w:p w14:paraId="476B2F2E" w14:textId="77777777" w:rsidR="00600535" w:rsidRPr="00B57B36" w:rsidRDefault="00600535" w:rsidP="00600535">
      <w:pPr>
        <w:pStyle w:val="CETHeading1"/>
        <w:rPr>
          <w:lang w:val="en-GB"/>
        </w:rPr>
      </w:pPr>
      <w:r w:rsidRPr="00B57B36">
        <w:rPr>
          <w:lang w:val="en-GB"/>
        </w:rPr>
        <w:t>Introduction</w:t>
      </w:r>
    </w:p>
    <w:p w14:paraId="197953A6" w14:textId="67E47D26" w:rsidR="004473EF" w:rsidRPr="000902EC" w:rsidRDefault="00BB0DB1" w:rsidP="000902EC">
      <w:pPr>
        <w:pStyle w:val="CETBodytext"/>
        <w:rPr>
          <w:lang w:val="en-GB"/>
        </w:rPr>
      </w:pPr>
      <w:r w:rsidRPr="000902EC">
        <w:rPr>
          <w:lang w:val="en-GB"/>
        </w:rPr>
        <w:t xml:space="preserve">Recently, there has been growing </w:t>
      </w:r>
      <w:r w:rsidR="00F40010" w:rsidRPr="000902EC">
        <w:rPr>
          <w:lang w:val="en-GB"/>
        </w:rPr>
        <w:t xml:space="preserve">concern about global warming and </w:t>
      </w:r>
      <w:r w:rsidR="00B01E21" w:rsidRPr="000902EC">
        <w:rPr>
          <w:lang w:val="en-GB"/>
        </w:rPr>
        <w:t xml:space="preserve">the </w:t>
      </w:r>
      <w:r w:rsidR="00F40010" w:rsidRPr="000902EC">
        <w:rPr>
          <w:lang w:val="en-GB"/>
        </w:rPr>
        <w:t>greenhouse effect. Because of that</w:t>
      </w:r>
      <w:r w:rsidR="003658EE" w:rsidRPr="000902EC">
        <w:rPr>
          <w:lang w:val="en-GB"/>
        </w:rPr>
        <w:t xml:space="preserve"> </w:t>
      </w:r>
      <w:r w:rsidR="00F40010" w:rsidRPr="000902EC">
        <w:rPr>
          <w:lang w:val="en-GB"/>
        </w:rPr>
        <w:t>environmental and energy solutions have been developed to contribute for a sustainable future</w:t>
      </w:r>
      <w:r w:rsidR="00B25AB2" w:rsidRPr="000902EC">
        <w:rPr>
          <w:lang w:val="en-GB"/>
        </w:rPr>
        <w:t>, reducing</w:t>
      </w:r>
      <w:r w:rsidR="00F40010" w:rsidRPr="000902EC">
        <w:rPr>
          <w:lang w:val="en-GB"/>
        </w:rPr>
        <w:t xml:space="preserve"> some negative impacts caused by industrial and technologic </w:t>
      </w:r>
      <w:r w:rsidR="004B7310" w:rsidRPr="000902EC">
        <w:rPr>
          <w:lang w:val="en-GB"/>
        </w:rPr>
        <w:t xml:space="preserve">activities </w:t>
      </w:r>
      <w:r w:rsidR="001B6018">
        <w:rPr>
          <w:rStyle w:val="FootnoteReference"/>
          <w:lang w:val="en-GB"/>
        </w:rPr>
        <w:fldChar w:fldCharType="begin" w:fldLock="1"/>
      </w:r>
      <w:r w:rsidR="00053C66">
        <w:rPr>
          <w:lang w:val="en-GB"/>
        </w:rPr>
        <w:instrText>ADDIN CSL_CITATION {"citationItems":[{"id":"ITEM-1","itemData":{"DOI":"10.5071/23rdEUBCE2015-3CO.15.5","abstract":"Demand for non-fossil liquid transport fuels is increasing and biogas to liquid fuels conversion is one possible way to produce liquid fuels. Conversion of natural gas to liquid fuels by Fischer-Tropsch synthesis (FT-synthesis) is an established process applied at industrial scale. Biogas plants haverelatively lower throughput andmethane concentration compared to natural gas. Conversion efficiency of carbon in methane to liquid fuel is an important parameter to benchmark conversion technologies.A biogas to liquid fuel conversion process using pressurized water scrubbing, dry methane reforming, and FT-synthesisis proposed.The process parameters are selected byoptimization and sensitivity analysis. The process is simulated to calculate the carbon conversion and energy efficiency. The proposed process has a carbon conversion efficiency of 45% and energy efficiency of 30%. For the base case of 10,000 Nm3/h of dry biogas the process requires 7.08 MW of power in addition to 35 and 185 GJ/h of heating and cooling duties, respectively.From 4000 kg/h of methane in the biogas feed 1602 kg/h of FT crude is produced.","author":[{"dropping-particle":"","family":"Ashraf","given":"Muhammad Tahir","non-dropping-particle":"","parse-names":false,"suffix":""},{"dropping-particle":"","family":"Bastidas-Oyanedel","given":"Juan-Rodrigo","non-dropping-particle":"","parse-names":false,"suffix":""},{"dropping-particle":"","family":"Schmidt","given":"Jens Ejbye","non-dropping-particle":"","parse-names":false,"suffix":""}],"container-title":"23rd European Biomass Conference and Exhibition","id":"ITEM-1","issued":{"date-parts":[["2015"]]},"title":"Conversion Efficiency of Biogas to Liquids Fuels through Fischer-Tropsch Process","type":"paper-conference","volume":"23"},"uris":["http://www.mendeley.com/documents/?uuid=2166918d-8641-38a3-affe-df84450c154c"]}],"mendeley":{"formattedCitation":"(Ashraf et al., 2015)","plainTextFormattedCitation":"(Ashraf et al., 2015)","previouslyFormattedCitation":"(Ashraf et al., 2015)"},"properties":{"noteIndex":0},"schema":"https://github.com/citation-style-language/schema/raw/master/csl-citation.json"}</w:instrText>
      </w:r>
      <w:r w:rsidR="001B6018">
        <w:rPr>
          <w:rStyle w:val="FootnoteReference"/>
          <w:lang w:val="en-GB"/>
        </w:rPr>
        <w:fldChar w:fldCharType="separate"/>
      </w:r>
      <w:r w:rsidR="00053C66" w:rsidRPr="00053C66">
        <w:rPr>
          <w:bCs/>
          <w:noProof/>
        </w:rPr>
        <w:t>(Ashraf et al., 2015)</w:t>
      </w:r>
      <w:r w:rsidR="001B6018">
        <w:rPr>
          <w:rStyle w:val="FootnoteReference"/>
          <w:lang w:val="en-GB"/>
        </w:rPr>
        <w:fldChar w:fldCharType="end"/>
      </w:r>
      <w:r w:rsidR="00F40010" w:rsidRPr="000902EC">
        <w:rPr>
          <w:lang w:val="en-GB"/>
        </w:rPr>
        <w:t>.</w:t>
      </w:r>
      <w:r w:rsidR="00F91CB2" w:rsidRPr="000902EC">
        <w:rPr>
          <w:lang w:val="en-GB"/>
        </w:rPr>
        <w:t xml:space="preserve"> </w:t>
      </w:r>
      <w:r w:rsidR="00F40010" w:rsidRPr="000902EC">
        <w:rPr>
          <w:lang w:val="en-GB"/>
        </w:rPr>
        <w:t xml:space="preserve">Biofuels are a fundamental </w:t>
      </w:r>
      <w:r w:rsidR="00F91CB2" w:rsidRPr="000902EC">
        <w:rPr>
          <w:lang w:val="en-GB"/>
        </w:rPr>
        <w:t xml:space="preserve">element </w:t>
      </w:r>
      <w:r w:rsidR="00F40010" w:rsidRPr="000902EC">
        <w:rPr>
          <w:lang w:val="en-GB"/>
        </w:rPr>
        <w:t>of this context</w:t>
      </w:r>
      <w:r w:rsidR="00F91CB2" w:rsidRPr="000902EC">
        <w:rPr>
          <w:lang w:val="en-GB"/>
        </w:rPr>
        <w:t>.</w:t>
      </w:r>
      <w:r w:rsidR="009D3070" w:rsidRPr="000902EC">
        <w:rPr>
          <w:lang w:val="en-GB"/>
        </w:rPr>
        <w:t xml:space="preserve"> </w:t>
      </w:r>
      <w:r w:rsidR="00F91CB2" w:rsidRPr="000902EC">
        <w:rPr>
          <w:lang w:val="en-GB"/>
        </w:rPr>
        <w:t>A</w:t>
      </w:r>
      <w:r w:rsidR="009D3070" w:rsidRPr="000902EC">
        <w:rPr>
          <w:lang w:val="en-GB"/>
        </w:rPr>
        <w:t xml:space="preserve">lthough </w:t>
      </w:r>
      <w:r w:rsidR="00F91CB2" w:rsidRPr="000902EC">
        <w:rPr>
          <w:lang w:val="en-GB"/>
        </w:rPr>
        <w:t xml:space="preserve">substantial </w:t>
      </w:r>
      <w:r w:rsidR="004473EF" w:rsidRPr="000902EC">
        <w:rPr>
          <w:lang w:val="en-GB"/>
        </w:rPr>
        <w:t>research has been devoted to their production</w:t>
      </w:r>
      <w:r w:rsidR="009D3070" w:rsidRPr="000902EC">
        <w:rPr>
          <w:lang w:val="en-GB"/>
        </w:rPr>
        <w:t xml:space="preserve">, </w:t>
      </w:r>
      <w:r w:rsidR="004D6422" w:rsidRPr="000902EC">
        <w:rPr>
          <w:lang w:val="en-GB"/>
        </w:rPr>
        <w:t xml:space="preserve">there is still </w:t>
      </w:r>
      <w:r w:rsidR="00AE1C97" w:rsidRPr="000902EC">
        <w:rPr>
          <w:lang w:val="en-GB"/>
        </w:rPr>
        <w:t xml:space="preserve">great </w:t>
      </w:r>
      <w:r w:rsidR="004D6422" w:rsidRPr="000902EC">
        <w:rPr>
          <w:lang w:val="en-GB"/>
        </w:rPr>
        <w:t xml:space="preserve">potential </w:t>
      </w:r>
      <w:r w:rsidR="00AE1C97" w:rsidRPr="000902EC">
        <w:rPr>
          <w:lang w:val="en-GB"/>
        </w:rPr>
        <w:t xml:space="preserve">for </w:t>
      </w:r>
      <w:r w:rsidR="00A845DB" w:rsidRPr="000902EC">
        <w:rPr>
          <w:lang w:val="en-GB"/>
        </w:rPr>
        <w:t xml:space="preserve">computer </w:t>
      </w:r>
      <w:r w:rsidR="00053C66" w:rsidRPr="000902EC">
        <w:rPr>
          <w:lang w:val="en-GB"/>
        </w:rPr>
        <w:t>modelling</w:t>
      </w:r>
      <w:r w:rsidR="00A845DB" w:rsidRPr="000902EC">
        <w:rPr>
          <w:lang w:val="en-GB"/>
        </w:rPr>
        <w:t xml:space="preserve"> and simulation</w:t>
      </w:r>
      <w:r w:rsidR="004473EF" w:rsidRPr="000902EC">
        <w:rPr>
          <w:lang w:val="en-GB"/>
        </w:rPr>
        <w:t xml:space="preserve"> of </w:t>
      </w:r>
      <w:r w:rsidR="00A845DB" w:rsidRPr="000902EC">
        <w:rPr>
          <w:lang w:val="en-GB"/>
        </w:rPr>
        <w:t>these</w:t>
      </w:r>
      <w:r w:rsidR="004473EF" w:rsidRPr="000902EC">
        <w:rPr>
          <w:lang w:val="en-GB"/>
        </w:rPr>
        <w:t xml:space="preserve"> </w:t>
      </w:r>
      <w:r w:rsidR="00A845DB" w:rsidRPr="000902EC">
        <w:rPr>
          <w:lang w:val="en-GB"/>
        </w:rPr>
        <w:t>processes.</w:t>
      </w:r>
    </w:p>
    <w:p w14:paraId="0F56CC5A" w14:textId="3ED79557" w:rsidR="004473EF" w:rsidRPr="000902EC" w:rsidRDefault="00692D28" w:rsidP="000902EC">
      <w:pPr>
        <w:pStyle w:val="CETBodytext"/>
        <w:rPr>
          <w:lang w:val="en-GB"/>
        </w:rPr>
      </w:pPr>
      <w:r w:rsidRPr="000902EC">
        <w:rPr>
          <w:lang w:val="en-GB"/>
        </w:rPr>
        <w:t xml:space="preserve">To produce </w:t>
      </w:r>
      <w:r w:rsidR="004473EF" w:rsidRPr="000902EC">
        <w:rPr>
          <w:lang w:val="en-GB"/>
        </w:rPr>
        <w:t>biofuels</w:t>
      </w:r>
      <w:r w:rsidRPr="000902EC">
        <w:rPr>
          <w:lang w:val="en-GB"/>
        </w:rPr>
        <w:t xml:space="preserve">, one of the most potential feedstocks to be used is biogas, </w:t>
      </w:r>
      <w:r w:rsidR="00D01345" w:rsidRPr="000902EC">
        <w:rPr>
          <w:lang w:val="en-GB"/>
        </w:rPr>
        <w:t>composed mostly of CH</w:t>
      </w:r>
      <w:r w:rsidR="00D01345" w:rsidRPr="000902EC">
        <w:rPr>
          <w:vertAlign w:val="subscript"/>
          <w:lang w:val="en-GB"/>
        </w:rPr>
        <w:t>4</w:t>
      </w:r>
      <w:r w:rsidR="00D01345" w:rsidRPr="000902EC">
        <w:rPr>
          <w:lang w:val="en-GB"/>
        </w:rPr>
        <w:t>, CO</w:t>
      </w:r>
      <w:r w:rsidR="00D01345" w:rsidRPr="000902EC">
        <w:rPr>
          <w:vertAlign w:val="subscript"/>
          <w:lang w:val="en-GB"/>
        </w:rPr>
        <w:t>2</w:t>
      </w:r>
      <w:r w:rsidR="00D01345" w:rsidRPr="000902EC">
        <w:rPr>
          <w:lang w:val="en-GB"/>
        </w:rPr>
        <w:t xml:space="preserve"> and </w:t>
      </w:r>
      <w:r w:rsidR="00BB5D25" w:rsidRPr="000902EC">
        <w:rPr>
          <w:lang w:val="en-GB"/>
        </w:rPr>
        <w:t xml:space="preserve">minor amounts of other compounds </w:t>
      </w:r>
      <w:r w:rsidR="001B6018">
        <w:rPr>
          <w:rStyle w:val="FootnoteReference"/>
          <w:lang w:val="en-GB"/>
        </w:rPr>
        <w:fldChar w:fldCharType="begin" w:fldLock="1"/>
      </w:r>
      <w:r w:rsidR="00053C66">
        <w:rPr>
          <w:lang w:val="en-GB"/>
        </w:rPr>
        <w:instrText>ADDIN CSL_CITATION {"citationItems":[{"id":"ITEM-1","itemData":{"DOI":"10.1016/j.biotechadv.2018.01.011","ISSN":"07349750","PMID":"29360505","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2","issued":{"date-parts":[["2018","3","1"]]},"note":"Parte que interessa: Upgrading do biogás por processos físicos e quimicos!","page":"452-466","publisher":"Elsevier Inc.","title":"Biogas upgrading and utilization: Current status and perspectives","type":"article-journal","volume":"36"},"uris":["http://www.mendeley.com/documents/?uuid=a16f23dd-e80c-36eb-89f1-3ab1b0c56098"]}],"mendeley":{"formattedCitation":"(Angelidaki et al., 2018)","plainTextFormattedCitation":"(Angelidaki et al., 2018)","previouslyFormattedCitation":"(Angelidaki et al., 2018)"},"properties":{"noteIndex":0},"schema":"https://github.com/citation-style-language/schema/raw/master/csl-citation.json"}</w:instrText>
      </w:r>
      <w:r w:rsidR="001B6018">
        <w:rPr>
          <w:rStyle w:val="FootnoteReference"/>
          <w:lang w:val="en-GB"/>
        </w:rPr>
        <w:fldChar w:fldCharType="separate"/>
      </w:r>
      <w:r w:rsidR="00053C66" w:rsidRPr="00053C66">
        <w:rPr>
          <w:bCs/>
          <w:noProof/>
        </w:rPr>
        <w:t>(Angelidaki et al., 2018)</w:t>
      </w:r>
      <w:r w:rsidR="001B6018">
        <w:rPr>
          <w:rStyle w:val="FootnoteReference"/>
          <w:lang w:val="en-GB"/>
        </w:rPr>
        <w:fldChar w:fldCharType="end"/>
      </w:r>
      <w:r w:rsidR="00F91CB2" w:rsidRPr="000902EC">
        <w:rPr>
          <w:lang w:val="en-GB"/>
        </w:rPr>
        <w:t xml:space="preserve">. </w:t>
      </w:r>
      <w:r w:rsidR="004473EF" w:rsidRPr="000902EC">
        <w:rPr>
          <w:lang w:val="en-GB"/>
        </w:rPr>
        <w:t xml:space="preserve">Meanwhile, </w:t>
      </w:r>
      <w:r w:rsidRPr="000902EC">
        <w:rPr>
          <w:lang w:val="en-GB"/>
        </w:rPr>
        <w:t xml:space="preserve">Fischer-Tropsch (FT) </w:t>
      </w:r>
      <w:r w:rsidR="002939C1" w:rsidRPr="000902EC">
        <w:rPr>
          <w:lang w:val="en-GB"/>
        </w:rPr>
        <w:t>synthesis</w:t>
      </w:r>
      <w:r w:rsidRPr="000902EC">
        <w:rPr>
          <w:lang w:val="en-GB"/>
        </w:rPr>
        <w:t xml:space="preserve"> is one of the most </w:t>
      </w:r>
      <w:r w:rsidR="00983F0B" w:rsidRPr="000902EC">
        <w:rPr>
          <w:lang w:val="en-GB"/>
        </w:rPr>
        <w:t>prominent</w:t>
      </w:r>
      <w:r w:rsidRPr="000902EC">
        <w:rPr>
          <w:lang w:val="en-GB"/>
        </w:rPr>
        <w:t xml:space="preserve"> processes for the production of </w:t>
      </w:r>
      <w:r w:rsidR="007B699C" w:rsidRPr="000902EC">
        <w:rPr>
          <w:lang w:val="en-GB"/>
        </w:rPr>
        <w:t xml:space="preserve">renewable </w:t>
      </w:r>
      <w:r w:rsidRPr="000902EC">
        <w:rPr>
          <w:lang w:val="en-GB"/>
        </w:rPr>
        <w:t>fuels</w:t>
      </w:r>
      <w:r w:rsidR="00983F0B" w:rsidRPr="000902EC">
        <w:rPr>
          <w:lang w:val="en-GB"/>
        </w:rPr>
        <w:t xml:space="preserve"> </w:t>
      </w:r>
      <w:r w:rsidR="001B6018">
        <w:rPr>
          <w:rStyle w:val="FootnoteReference"/>
          <w:lang w:val="en-GB"/>
        </w:rPr>
        <w:fldChar w:fldCharType="begin" w:fldLock="1"/>
      </w:r>
      <w:r w:rsidR="00053C66">
        <w:rPr>
          <w:lang w:val="en-GB"/>
        </w:rPr>
        <w:instrText>ADDIN CSL_CITATION {"citationItems":[{"id":"ITEM-1","itemData":{"DOI":"10.1039/D0EE01187H","ISSN":"1754-5692","abstract":"A review of power-to-liquid for methanol, DME and FT-fuels focusing on commercial synthesis technologies and current power-to-liquid concepts.","author":[{"dropping-particle":"","family":"Dieterich","given":"Vincent","non-dropping-particle":"","parse-names":false,"suffix":""},{"dropping-particle":"","family":"Buttler","given":"Alexander","non-dropping-particle":"","parse-names":false,"suffix":""},{"dropping-particle":"","family":"Hanel","given":"Andreas","non-dropping-particle":"","parse-names":false,"suffix":""},{"dropping-particle":"","family":"Spliethoff","given":"Hartmut","non-dropping-particle":"","parse-names":false,"suffix":""},{"dropping-particle":"","family":"Fendt","given":"Sebastian","non-dropping-particle":"","parse-names":false,"suffix":""}],"container-title":"Energy &amp; Environmental Science","id":"ITEM-1","issue":"10","issued":{"date-parts":[["2020"]]},"note":"Parte que interessa: FT","page":"3207-3252","title":"Power-to-liquid via synthesis of methanol, DME or Fischer–Tropsch-fuels: a review","type":"article-journal","volume":"13"},"uris":["http://www.mendeley.com/documents/?uuid=29630dc3-ff76-36ed-a477-4acb87cf5d0d"]}],"mendeley":{"formattedCitation":"(Dieterich et al., 2020)","plainTextFormattedCitation":"(Dieterich et al., 2020)","previouslyFormattedCitation":"(Dieterich et al., 2020)"},"properties":{"noteIndex":0},"schema":"https://github.com/citation-style-language/schema/raw/master/csl-citation.json"}</w:instrText>
      </w:r>
      <w:r w:rsidR="001B6018">
        <w:rPr>
          <w:rStyle w:val="FootnoteReference"/>
          <w:lang w:val="en-GB"/>
        </w:rPr>
        <w:fldChar w:fldCharType="separate"/>
      </w:r>
      <w:r w:rsidR="00053C66" w:rsidRPr="00053C66">
        <w:rPr>
          <w:bCs/>
          <w:noProof/>
        </w:rPr>
        <w:t>(Dieterich et al., 2020)</w:t>
      </w:r>
      <w:r w:rsidR="001B6018">
        <w:rPr>
          <w:rStyle w:val="FootnoteReference"/>
          <w:lang w:val="en-GB"/>
        </w:rPr>
        <w:fldChar w:fldCharType="end"/>
      </w:r>
      <w:r w:rsidR="00983F0B" w:rsidRPr="000902EC">
        <w:rPr>
          <w:lang w:val="en-GB"/>
        </w:rPr>
        <w:t>. It uses</w:t>
      </w:r>
      <w:r w:rsidR="00A72341" w:rsidRPr="000902EC">
        <w:rPr>
          <w:lang w:val="en-GB"/>
        </w:rPr>
        <w:t xml:space="preserve"> </w:t>
      </w:r>
      <w:r w:rsidR="002939C1" w:rsidRPr="000902EC">
        <w:rPr>
          <w:lang w:val="en-GB"/>
        </w:rPr>
        <w:t>syngas</w:t>
      </w:r>
      <w:r w:rsidR="00A72341" w:rsidRPr="000902EC">
        <w:rPr>
          <w:lang w:val="en-GB"/>
        </w:rPr>
        <w:t xml:space="preserve"> (a mixture of CO and H</w:t>
      </w:r>
      <w:r w:rsidR="00A72341" w:rsidRPr="000902EC">
        <w:rPr>
          <w:vertAlign w:val="subscript"/>
          <w:lang w:val="en-GB"/>
        </w:rPr>
        <w:t>2</w:t>
      </w:r>
      <w:r w:rsidR="00A72341" w:rsidRPr="000902EC">
        <w:rPr>
          <w:lang w:val="en-GB"/>
        </w:rPr>
        <w:t>) as a reactant and produc</w:t>
      </w:r>
      <w:r w:rsidR="00983F0B" w:rsidRPr="000902EC">
        <w:rPr>
          <w:lang w:val="en-GB"/>
        </w:rPr>
        <w:t>es</w:t>
      </w:r>
      <w:r w:rsidR="00A72341" w:rsidRPr="000902EC">
        <w:rPr>
          <w:lang w:val="en-GB"/>
        </w:rPr>
        <w:t xml:space="preserve"> </w:t>
      </w:r>
      <w:r w:rsidR="00F93A3E" w:rsidRPr="000902EC">
        <w:rPr>
          <w:lang w:val="en-GB"/>
        </w:rPr>
        <w:t xml:space="preserve">different </w:t>
      </w:r>
      <w:r w:rsidR="00A72341" w:rsidRPr="000902EC">
        <w:rPr>
          <w:lang w:val="en-GB"/>
        </w:rPr>
        <w:t>hydrocarbon chains</w:t>
      </w:r>
      <w:r w:rsidR="00F93A3E" w:rsidRPr="000902EC">
        <w:rPr>
          <w:lang w:val="en-GB"/>
        </w:rPr>
        <w:t xml:space="preserve">, which can be refined </w:t>
      </w:r>
      <w:r w:rsidR="00983F0B" w:rsidRPr="000902EC">
        <w:rPr>
          <w:lang w:val="en-GB"/>
        </w:rPr>
        <w:t>to some specific fuels</w:t>
      </w:r>
      <w:r w:rsidR="00BA1384" w:rsidRPr="000902EC">
        <w:rPr>
          <w:lang w:val="en-GB"/>
        </w:rPr>
        <w:t>, lubricants</w:t>
      </w:r>
      <w:r w:rsidR="00A72341" w:rsidRPr="000902EC">
        <w:rPr>
          <w:lang w:val="en-GB"/>
        </w:rPr>
        <w:t xml:space="preserve"> </w:t>
      </w:r>
      <w:r w:rsidR="00BA1384" w:rsidRPr="000902EC">
        <w:rPr>
          <w:lang w:val="en-GB"/>
        </w:rPr>
        <w:t>and other</w:t>
      </w:r>
      <w:r w:rsidR="00CB55FD" w:rsidRPr="000902EC">
        <w:rPr>
          <w:lang w:val="en-GB"/>
        </w:rPr>
        <w:t xml:space="preserve"> compounds</w:t>
      </w:r>
      <w:r w:rsidR="00BA1384" w:rsidRPr="000902EC">
        <w:rPr>
          <w:lang w:val="en-GB"/>
        </w:rPr>
        <w:t xml:space="preserve"> </w:t>
      </w:r>
      <w:r w:rsidR="001B6018">
        <w:rPr>
          <w:rStyle w:val="FootnoteReference"/>
          <w:lang w:val="en-GB"/>
        </w:rPr>
        <w:fldChar w:fldCharType="begin" w:fldLock="1"/>
      </w:r>
      <w:r w:rsidR="00053C66">
        <w:rPr>
          <w:lang w:val="en-GB"/>
        </w:rPr>
        <w:instrText>ADDIN CSL_CITATION {"citationItems":[{"id":"ITEM-1","itemData":{"DOI":"10.1590/S0100-40422011001000004","ISSN":"01004042","abstract":"Recebido em 22/10/10; aceito em 10/3/11; publicado na web em 5/5/11 CURRENT STAGE OF DEVELOPMENT OF GTL TECHNOLOGY AND PERSPECTIVES FOR BRAZIL. Although the production of liquid fuels from coal, natural gas (CTL and GTL processes) and other carbon sources has been discovered 90 years ago, the interest was renewed in the last years motivated by stranded gas reserves and by petroleum market instability. This review intends to show the scenario of these technologies nowadays, discussing the applied technologies, the steps in an industrial plant, the ways to produce syngas and liquid fuels, the catalysts used, the type of reactors and the operating plants with their respective capacities, besides the technical, economical and environmental viability, challenges and perspectives for Brazil.","author":[{"dropping-particle":"","family":"Ramos","given":"André Luis Dantas","non-dropping-particle":"","parse-names":false,"suffix":""},{"dropping-particle":"","family":"Marques","given":"José Jailton","non-dropping-particle":"","parse-names":false,"suffix":""},{"dropping-particle":"dos","family":"Santos","given":"Vagner","non-dropping-particle":"","parse-names":false,"suffix":""},{"dropping-particle":"","family":"Freitas","given":"Lisiane dos Santos","non-dropping-particle":"","parse-names":false,"suffix":""},{"dropping-particle":"","family":"Santos","given":"Rosanne Graziele Vieira de Melo","non-dropping-particle":"","parse-names":false,"suffix":""},{"dropping-particle":"","family":"Souza","given":"Mariana de Mattos Vieira Mello","non-dropping-particle":"","parse-names":false,"suffix":""}],"container-title":"Química Nova","id":"ITEM-1","issue":"10","issued":{"date-parts":[["2011"]]},"page":"1704-1716","title":"Atual estágio de desenvolvimento da tecnologia GTL e perspectivas para o Brasil","type":"article-journal","volume":"34"},"uris":["http://www.mendeley.com/documents/?uuid=58e71a64-416e-3c9f-bc77-24c3afaeaa86"]}],"mendeley":{"formattedCitation":"(Ramos et al., 2011)","plainTextFormattedCitation":"(Ramos et al., 2011)","previouslyFormattedCitation":"(Ramos et al., 2011)"},"properties":{"noteIndex":0},"schema":"https://github.com/citation-style-language/schema/raw/master/csl-citation.json"}</w:instrText>
      </w:r>
      <w:r w:rsidR="001B6018">
        <w:rPr>
          <w:rStyle w:val="FootnoteReference"/>
          <w:lang w:val="en-GB"/>
        </w:rPr>
        <w:fldChar w:fldCharType="separate"/>
      </w:r>
      <w:r w:rsidR="00053C66" w:rsidRPr="00053C66">
        <w:rPr>
          <w:bCs/>
          <w:noProof/>
        </w:rPr>
        <w:t>(Ramos et al., 2011)</w:t>
      </w:r>
      <w:r w:rsidR="001B6018">
        <w:rPr>
          <w:rStyle w:val="FootnoteReference"/>
          <w:lang w:val="en-GB"/>
        </w:rPr>
        <w:fldChar w:fldCharType="end"/>
      </w:r>
      <w:r w:rsidR="00BB5D25" w:rsidRPr="000902EC">
        <w:rPr>
          <w:lang w:val="en-GB"/>
        </w:rPr>
        <w:t xml:space="preserve">. The first step of </w:t>
      </w:r>
      <w:r w:rsidR="00C77D1E" w:rsidRPr="000902EC">
        <w:rPr>
          <w:lang w:val="en-GB"/>
        </w:rPr>
        <w:t xml:space="preserve">FT route </w:t>
      </w:r>
      <w:r w:rsidR="002939C1" w:rsidRPr="000902EC">
        <w:rPr>
          <w:lang w:val="en-GB"/>
        </w:rPr>
        <w:t>is the production of syngas</w:t>
      </w:r>
      <w:r w:rsidR="00661649" w:rsidRPr="000902EC">
        <w:rPr>
          <w:lang w:val="en-GB"/>
        </w:rPr>
        <w:t xml:space="preserve"> by catalytic reforming</w:t>
      </w:r>
      <w:r w:rsidR="002939C1" w:rsidRPr="000902EC">
        <w:rPr>
          <w:lang w:val="en-GB"/>
        </w:rPr>
        <w:t>,</w:t>
      </w:r>
      <w:r w:rsidR="00983F0B" w:rsidRPr="000902EC">
        <w:rPr>
          <w:lang w:val="en-GB"/>
        </w:rPr>
        <w:t xml:space="preserve"> </w:t>
      </w:r>
      <w:r w:rsidR="002939C1" w:rsidRPr="000902EC">
        <w:rPr>
          <w:lang w:val="en-GB"/>
        </w:rPr>
        <w:t xml:space="preserve">in this case </w:t>
      </w:r>
      <w:r w:rsidR="00983F0B" w:rsidRPr="000902EC">
        <w:rPr>
          <w:lang w:val="en-GB"/>
        </w:rPr>
        <w:t>using biogas as feedstock</w:t>
      </w:r>
      <w:r w:rsidR="00CB1D9D" w:rsidRPr="000902EC">
        <w:rPr>
          <w:lang w:val="en-GB"/>
        </w:rPr>
        <w:t xml:space="preserve">, mitigating greenhouse gases emissions </w:t>
      </w:r>
      <w:r w:rsidR="001B6018">
        <w:rPr>
          <w:rStyle w:val="FootnoteReference"/>
          <w:lang w:val="en-GB"/>
        </w:rPr>
        <w:fldChar w:fldCharType="begin" w:fldLock="1"/>
      </w:r>
      <w:r w:rsidR="00053C66">
        <w:rPr>
          <w:lang w:val="en-GB"/>
        </w:rPr>
        <w:instrText>ADDIN CSL_CITATION {"citationItems":[{"id":"ITEM-1","itemData":{"DOI":"10.5071/23rdEUBCE2015-3CO.15.5","abstract":"Demand for non-fossil liquid transport fuels is increasing and biogas to liquid fuels conversion is one possible way to produce liquid fuels. Conversion of natural gas to liquid fuels by Fischer-Tropsch synthesis (FT-synthesis) is an established process applied at industrial scale. Biogas plants haverelatively lower throughput andmethane concentration compared to natural gas. Conversion efficiency of carbon in methane to liquid fuel is an important parameter to benchmark conversion technologies.A biogas to liquid fuel conversion process using pressurized water scrubbing, dry methane reforming, and FT-synthesisis proposed.The process parameters are selected byoptimization and sensitivity analysis. The process is simulated to calculate the carbon conversion and energy efficiency. The proposed process has a carbon conversion efficiency of 45% and energy efficiency of 30%. For the base case of 10,000 Nm3/h of dry biogas the process requires 7.08 MW of power in addition to 35 and 185 GJ/h of heating and cooling duties, respectively.From 4000 kg/h of methane in the biogas feed 1602 kg/h of FT crude is produced.","author":[{"dropping-particle":"","family":"Ashraf","given":"Muhammad Tahir","non-dropping-particle":"","parse-names":false,"suffix":""},{"dropping-particle":"","family":"Bastidas-Oyanedel","given":"Juan-Rodrigo","non-dropping-particle":"","parse-names":false,"suffix":""},{"dropping-particle":"","family":"Schmidt","given":"Jens Ejbye","non-dropping-particle":"","parse-names":false,"suffix":""}],"container-title":"23rd European Biomass Conference and Exhibition","id":"ITEM-1","issued":{"date-parts":[["2015"]]},"title":"Conversion Efficiency of Biogas to Liquids Fuels through Fischer-Tropsch Process","type":"paper-conference","volume":"23"},"uris":["http://www.mendeley.com/documents/?uuid=2166918d-8641-38a3-affe-df84450c154c"]},{"id":"ITEM-2","itemData":{"DOI":"10.1016/j.isci.2020.101082","ISSN":"25890042","abstract":"Energy Resources; Biocatalysis; Energy Storage","author":[{"dropping-particle":"","family":"Zhao","given":"Xianhui","non-dropping-particle":"","parse-names":false,"suffix":""},{"dropping-particle":"","family":"Joseph","given":"Babu","non-dropping-particle":"","parse-names":false,"suffix":""},{"dropping-particle":"","family":"Kuhn","given":"John","non-dropping-particle":"","parse-names":false,"suffix":""},{"dropping-particle":"","family":"Ozcan","given":"Soydan","non-dropping-particle":"","parse-names":false,"suffix":""}],"container-title":"iScience","id":"ITEM-2","issue":"5","issued":{"date-parts":[["2020","5","22"]]},"note":"Passado pelo Corazza, modelagem e simulação!","page":"101082","publisher":"Elsevier Inc.","title":"Biogas Reforming to Syngas: A Review","type":"article-journal","volume":"23"},"uris":["http://www.mendeley.com/documents/?uuid=ff56d2f8-7f89-3cea-9b05-de200bf19f41"]}],"mendeley":{"formattedCitation":"(Ashraf et al., 2015; Zhao et al., 2020)","manualFormatting":"(Zhao et al., 2020)","plainTextFormattedCitation":"(Ashraf et al., 2015; Zhao et al., 2020)","previouslyFormattedCitation":"(Ashraf et al., 2015; Zhao et al., 2020)"},"properties":{"noteIndex":0},"schema":"https://github.com/citation-style-language/schema/raw/master/csl-citation.json"}</w:instrText>
      </w:r>
      <w:r w:rsidR="001B6018">
        <w:rPr>
          <w:rStyle w:val="FootnoteReference"/>
          <w:lang w:val="en-GB"/>
        </w:rPr>
        <w:fldChar w:fldCharType="separate"/>
      </w:r>
      <w:r w:rsidR="001B6018">
        <w:rPr>
          <w:noProof/>
          <w:lang w:val="en-GB"/>
        </w:rPr>
        <w:t>(Zhao et al., 2020)</w:t>
      </w:r>
      <w:r w:rsidR="001B6018">
        <w:rPr>
          <w:rStyle w:val="FootnoteReference"/>
          <w:lang w:val="en-GB"/>
        </w:rPr>
        <w:fldChar w:fldCharType="end"/>
      </w:r>
      <w:r w:rsidR="00CB1D9D" w:rsidRPr="000902EC">
        <w:rPr>
          <w:lang w:val="en-GB"/>
        </w:rPr>
        <w:t>. A</w:t>
      </w:r>
      <w:r w:rsidR="00CC0AE0" w:rsidRPr="000902EC">
        <w:rPr>
          <w:lang w:val="en-GB"/>
        </w:rPr>
        <w:t>n</w:t>
      </w:r>
      <w:r w:rsidR="002939C1" w:rsidRPr="000902EC">
        <w:rPr>
          <w:lang w:val="en-GB"/>
        </w:rPr>
        <w:t xml:space="preserve"> </w:t>
      </w:r>
      <w:r w:rsidR="00B50B7D" w:rsidRPr="000902EC">
        <w:rPr>
          <w:lang w:val="en-GB"/>
        </w:rPr>
        <w:t>additional</w:t>
      </w:r>
      <w:r w:rsidR="002939C1" w:rsidRPr="000902EC">
        <w:rPr>
          <w:lang w:val="en-GB"/>
        </w:rPr>
        <w:t xml:space="preserve"> stage</w:t>
      </w:r>
      <w:r w:rsidR="00B50B7D" w:rsidRPr="000902EC">
        <w:rPr>
          <w:lang w:val="en-GB"/>
        </w:rPr>
        <w:t xml:space="preserve"> for cleaning biogas </w:t>
      </w:r>
      <w:r w:rsidR="007D7D6B" w:rsidRPr="000902EC">
        <w:rPr>
          <w:lang w:val="en-GB"/>
        </w:rPr>
        <w:t>is required</w:t>
      </w:r>
      <w:r w:rsidR="00CB1D9D" w:rsidRPr="000902EC">
        <w:rPr>
          <w:lang w:val="en-GB"/>
        </w:rPr>
        <w:t xml:space="preserve"> </w:t>
      </w:r>
      <w:r w:rsidR="007905C9" w:rsidRPr="000902EC">
        <w:rPr>
          <w:lang w:val="en-GB"/>
        </w:rPr>
        <w:t xml:space="preserve">to remove some impurities of </w:t>
      </w:r>
      <w:r w:rsidR="00CC0AE0" w:rsidRPr="000902EC">
        <w:rPr>
          <w:lang w:val="en-GB"/>
        </w:rPr>
        <w:t>the mixture</w:t>
      </w:r>
      <w:r w:rsidR="007905C9" w:rsidRPr="000902EC">
        <w:rPr>
          <w:lang w:val="en-GB"/>
        </w:rPr>
        <w:t>, such as H</w:t>
      </w:r>
      <w:r w:rsidR="007905C9" w:rsidRPr="00F256F8">
        <w:rPr>
          <w:vertAlign w:val="subscript"/>
          <w:lang w:val="en-GB"/>
        </w:rPr>
        <w:t>2</w:t>
      </w:r>
      <w:r w:rsidR="007905C9" w:rsidRPr="000902EC">
        <w:rPr>
          <w:lang w:val="en-GB"/>
        </w:rPr>
        <w:t>S</w:t>
      </w:r>
      <w:r w:rsidR="00CC0AE0" w:rsidRPr="000902EC">
        <w:rPr>
          <w:lang w:val="en-GB"/>
        </w:rPr>
        <w:t xml:space="preserve"> </w:t>
      </w:r>
      <w:r w:rsidR="001B6018">
        <w:rPr>
          <w:rStyle w:val="FootnoteReference"/>
          <w:lang w:val="en-GB"/>
        </w:rPr>
        <w:fldChar w:fldCharType="begin" w:fldLock="1"/>
      </w:r>
      <w:r w:rsidR="00053C66">
        <w:rPr>
          <w:lang w:val="en-GB"/>
        </w:rPr>
        <w:instrText>ADDIN CSL_CITATION {"citationItems":[{"id":"ITEM-1","itemData":{"DOI":"10.1016/j.biotechadv.2018.01.011","ISSN":"07349750","PMID":"29360505","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2","issued":{"date-parts":[["2018","3","1"]]},"note":"Parte que interessa: Upgrading do biogás por processos físicos e quimicos!","page":"452-466","publisher":"Elsevier Inc.","title":"Biogas upgrading and utilization: Current status and perspectives","type":"article-journal","volume":"36"},"uris":["http://www.mendeley.com/documents/?uuid=a16f23dd-e80c-36eb-89f1-3ab1b0c56098"]},{"id":"ITEM-2","itemData":{"DOI":"10.5071/23rdEUBCE2015-3CO.15.5","abstract":"Demand for non-fossil liquid transport fuels is increasing and biogas to liquid fuels conversion is one possible way to produce liquid fuels. Conversion of natural gas to liquid fuels by Fischer-Tropsch synthesis (FT-synthesis) is an established process applied at industrial scale. Biogas plants haverelatively lower throughput andmethane concentration compared to natural gas. Conversion efficiency of carbon in methane to liquid fuel is an important parameter to benchmark conversion technologies.A biogas to liquid fuel conversion process using pressurized water scrubbing, dry methane reforming, and FT-synthesisis proposed.The process parameters are selected byoptimization and sensitivity analysis. The process is simulated to calculate the carbon conversion and energy efficiency. The proposed process has a carbon conversion efficiency of 45% and energy efficiency of 30%. For the base case of 10,000 Nm3/h of dry biogas the process requires 7.08 MW of power in addition to 35 and 185 GJ/h of heating and cooling duties, respectively.From 4000 kg/h of methane in the biogas feed 1602 kg/h of FT crude is produced.","author":[{"dropping-particle":"","family":"Ashraf","given":"Muhammad Tahir","non-dropping-particle":"","parse-names":false,"suffix":""},{"dropping-particle":"","family":"Bastidas-Oyanedel","given":"Juan-Rodrigo","non-dropping-particle":"","parse-names":false,"suffix":""},{"dropping-particle":"","family":"Schmidt","given":"Jens Ejbye","non-dropping-particle":"","parse-names":false,"suffix":""}],"container-title":"23rd European Biomass Conference and Exhibition","id":"ITEM-2","issued":{"date-parts":[["2015"]]},"title":"Conversion Efficiency of Biogas to Liquids Fuels through Fischer-Tropsch Process","type":"paper-conference","volume":"23"},"uris":["http://www.mendeley.com/documents/?uuid=2166918d-8641-38a3-affe-df84450c154c"]},{"id":"ITEM-3","itemData":{"DOI":"10.1039/C5RA00666J","ISSN":"2046-2069","abstract":"Biogas is a renewable energy source like solar and wind energies and mostly produced from anaerobic digestion (AD).","author":[{"dropping-particle":"","family":"Chen","given":"Xiao Yuan","non-dropping-particle":"","parse-names":false,"suffix":""},{"dropping-particle":"","family":"Vinh-Thang","given":"Hoang","non-dropping-particle":"","parse-names":false,"suffix":""},{"dropping-particle":"","family":"Ramirez","given":"Antonio Avalos","non-dropping-particle":"","parse-names":false,"suffix":""},{"dropping-particle":"","family":"Rodrigue","given":"Denis","non-dropping-particle":"","parse-names":false,"suffix":""},{"dropping-particle":"","family":"Kaliaguine","given":"Serge","non-dropping-particle":"","parse-names":false,"suffix":""}],"container-title":"RSC Advances","id":"ITEM-3","issue":"31","issued":{"date-parts":[["2015"]]},"note":"Usado para a matéria de SAF: Sustainable Aviation Fuels - Luiz Ramos - 2022.2\nNão fiz resumo!","page":"24399-24448","title":"Membrane gas separation technologies for biogas upgrading","type":"article-journal","volume":"5"},"uris":["http://www.mendeley.com/documents/?uuid=043a9e1d-fc3f-3079-b660-73766c548283"]}],"mendeley":{"formattedCitation":"(Angelidaki et al., 2018; Ashraf et al., 2015; Chen et al., 2015)","manualFormatting":"(Angelidaki et al., 2018; Ashraf et al., 2015)","plainTextFormattedCitation":"(Angelidaki et al., 2018; Ashraf et al., 2015; Chen et al., 2015)","previouslyFormattedCitation":"(Angelidaki et al., 2018; Ashraf et al., 2015; Chen et al., 2015)"},"properties":{"noteIndex":0},"schema":"https://github.com/citation-style-language/schema/raw/master/csl-citation.json"}</w:instrText>
      </w:r>
      <w:r w:rsidR="001B6018">
        <w:rPr>
          <w:rStyle w:val="FootnoteReference"/>
          <w:lang w:val="en-GB"/>
        </w:rPr>
        <w:fldChar w:fldCharType="separate"/>
      </w:r>
      <w:r w:rsidR="001B6018">
        <w:rPr>
          <w:noProof/>
          <w:lang w:val="en-GB"/>
        </w:rPr>
        <w:t>(Angelidaki et al., 2018; Ashraf et al., 2015)</w:t>
      </w:r>
      <w:r w:rsidR="001B6018">
        <w:rPr>
          <w:rStyle w:val="FootnoteReference"/>
          <w:lang w:val="en-GB"/>
        </w:rPr>
        <w:fldChar w:fldCharType="end"/>
      </w:r>
      <w:r w:rsidR="007905C9" w:rsidRPr="000902EC">
        <w:rPr>
          <w:lang w:val="en-GB"/>
        </w:rPr>
        <w:t xml:space="preserve">. </w:t>
      </w:r>
      <w:r w:rsidR="00CC0AE0" w:rsidRPr="000902EC">
        <w:rPr>
          <w:lang w:val="en-GB"/>
        </w:rPr>
        <w:t>It</w:t>
      </w:r>
      <w:r w:rsidR="00661649" w:rsidRPr="000902EC">
        <w:rPr>
          <w:lang w:val="en-GB"/>
        </w:rPr>
        <w:t xml:space="preserve"> can be</w:t>
      </w:r>
      <w:r w:rsidR="00BF7632" w:rsidRPr="000902EC">
        <w:rPr>
          <w:lang w:val="en-GB"/>
        </w:rPr>
        <w:t xml:space="preserve"> </w:t>
      </w:r>
      <w:r w:rsidR="00CC0AE0" w:rsidRPr="000902EC">
        <w:rPr>
          <w:lang w:val="en-GB"/>
        </w:rPr>
        <w:t>conducted</w:t>
      </w:r>
      <w:r w:rsidR="00BF7632" w:rsidRPr="000902EC">
        <w:rPr>
          <w:lang w:val="en-GB"/>
        </w:rPr>
        <w:t xml:space="preserve"> by</w:t>
      </w:r>
      <w:r w:rsidR="00661649" w:rsidRPr="000902EC">
        <w:rPr>
          <w:lang w:val="en-GB"/>
        </w:rPr>
        <w:t xml:space="preserve"> </w:t>
      </w:r>
      <w:r w:rsidR="007905C9" w:rsidRPr="000902EC">
        <w:rPr>
          <w:lang w:val="en-GB"/>
        </w:rPr>
        <w:t xml:space="preserve">physical, chemical or biological processes, </w:t>
      </w:r>
      <w:r w:rsidR="00C77D1E" w:rsidRPr="000902EC">
        <w:rPr>
          <w:lang w:val="en-GB"/>
        </w:rPr>
        <w:t>such as</w:t>
      </w:r>
      <w:r w:rsidR="007905C9" w:rsidRPr="000902EC">
        <w:rPr>
          <w:lang w:val="en-GB"/>
        </w:rPr>
        <w:t xml:space="preserve"> </w:t>
      </w:r>
      <w:r w:rsidR="00661649" w:rsidRPr="000902EC">
        <w:rPr>
          <w:lang w:val="en-GB"/>
        </w:rPr>
        <w:t>adsorption, absorption</w:t>
      </w:r>
      <w:r w:rsidR="007905C9" w:rsidRPr="000902EC">
        <w:rPr>
          <w:lang w:val="en-GB"/>
        </w:rPr>
        <w:t xml:space="preserve"> or</w:t>
      </w:r>
      <w:r w:rsidR="00661649" w:rsidRPr="000902EC">
        <w:rPr>
          <w:lang w:val="en-GB"/>
        </w:rPr>
        <w:t xml:space="preserve"> membrane separation</w:t>
      </w:r>
      <w:r w:rsidR="00D507A4" w:rsidRPr="000902EC">
        <w:rPr>
          <w:lang w:val="en-GB"/>
        </w:rPr>
        <w:t xml:space="preserve"> </w:t>
      </w:r>
      <w:r w:rsidR="001B6018">
        <w:rPr>
          <w:rStyle w:val="FootnoteReference"/>
          <w:lang w:val="en-GB"/>
        </w:rPr>
        <w:fldChar w:fldCharType="begin" w:fldLock="1"/>
      </w:r>
      <w:r w:rsidR="00053C66">
        <w:rPr>
          <w:lang w:val="en-GB"/>
        </w:rPr>
        <w:instrText>ADDIN CSL_CITATION {"citationItems":[{"id":"ITEM-1","itemData":{"DOI":"10.1039/C5RA00666J","ISSN":"2046-2069","abstract":"Biogas is a renewable energy source like solar and wind energies and mostly produced from anaerobic digestion (AD).","author":[{"dropping-particle":"","family":"Chen","given":"Xiao Yuan","non-dropping-particle":"","parse-names":false,"suffix":""},{"dropping-particle":"","family":"Vinh-Thang","given":"Hoang","non-dropping-particle":"","parse-names":false,"suffix":""},{"dropping-particle":"","family":"Ramirez","given":"Antonio Avalos","non-dropping-particle":"","parse-names":false,"suffix":""},{"dropping-particle":"","family":"Rodrigue","given":"Denis","non-dropping-particle":"","parse-names":false,"suffix":""},{"dropping-particle":"","family":"Kaliaguine","given":"Serge","non-dropping-particle":"","parse-names":false,"suffix":""}],"container-title":"RSC Advances","id":"ITEM-1","issue":"31","issued":{"date-parts":[["2015"]]},"note":"Usado para a matéria de SAF: Sustainable Aviation Fuels - Luiz Ramos - 2022.2\nNão fiz resumo!","page":"24399-24448","title":"Membrane gas separation technologies for biogas upgrading","type":"article-journal","volume":"5"},"uris":["http://www.mendeley.com/documents/?uuid=043a9e1d-fc3f-3079-b660-73766c548283"]}],"mendeley":{"formattedCitation":"(Chen et al., 2015)","plainTextFormattedCitation":"(Chen et al., 2015)","previouslyFormattedCitation":"(Chen et al., 2015)"},"properties":{"noteIndex":0},"schema":"https://github.com/citation-style-language/schema/raw/master/csl-citation.json"}</w:instrText>
      </w:r>
      <w:r w:rsidR="001B6018">
        <w:rPr>
          <w:rStyle w:val="FootnoteReference"/>
          <w:lang w:val="en-GB"/>
        </w:rPr>
        <w:fldChar w:fldCharType="separate"/>
      </w:r>
      <w:r w:rsidR="00053C66" w:rsidRPr="00053C66">
        <w:rPr>
          <w:noProof/>
          <w:lang w:val="en-GB"/>
        </w:rPr>
        <w:t>(Chen et al., 2015)</w:t>
      </w:r>
      <w:r w:rsidR="001B6018">
        <w:rPr>
          <w:rStyle w:val="FootnoteReference"/>
          <w:lang w:val="en-GB"/>
        </w:rPr>
        <w:fldChar w:fldCharType="end"/>
      </w:r>
      <w:r w:rsidR="00D507A4" w:rsidRPr="000902EC">
        <w:rPr>
          <w:lang w:val="en-GB"/>
        </w:rPr>
        <w:t>.</w:t>
      </w:r>
    </w:p>
    <w:p w14:paraId="5EBEA876" w14:textId="0E5C5737" w:rsidR="006F430F" w:rsidRPr="000902EC" w:rsidRDefault="00A72341" w:rsidP="000902EC">
      <w:pPr>
        <w:pStyle w:val="CETBodytext"/>
        <w:rPr>
          <w:lang w:val="en-GB"/>
        </w:rPr>
      </w:pPr>
      <w:r w:rsidRPr="000902EC">
        <w:rPr>
          <w:lang w:val="en-GB"/>
        </w:rPr>
        <w:t>In the present work,</w:t>
      </w:r>
      <w:r w:rsidR="005F6F42" w:rsidRPr="000902EC">
        <w:rPr>
          <w:lang w:val="en-GB"/>
        </w:rPr>
        <w:t xml:space="preserve"> processes for the </w:t>
      </w:r>
      <w:r w:rsidR="00894733" w:rsidRPr="000902EC">
        <w:rPr>
          <w:lang w:val="en-GB"/>
        </w:rPr>
        <w:t xml:space="preserve">biogas </w:t>
      </w:r>
      <w:r w:rsidR="005F6F42" w:rsidRPr="000902EC">
        <w:rPr>
          <w:lang w:val="en-GB"/>
        </w:rPr>
        <w:t xml:space="preserve">conversion to </w:t>
      </w:r>
      <w:r w:rsidR="004C5823" w:rsidRPr="000902EC">
        <w:rPr>
          <w:lang w:val="en-GB"/>
        </w:rPr>
        <w:t>syngas</w:t>
      </w:r>
      <w:r w:rsidR="005F6F42" w:rsidRPr="000902EC">
        <w:rPr>
          <w:lang w:val="en-GB"/>
        </w:rPr>
        <w:t xml:space="preserve"> by catalytic reforming were studied</w:t>
      </w:r>
      <w:r w:rsidR="004C5823" w:rsidRPr="000902EC">
        <w:rPr>
          <w:lang w:val="en-GB"/>
        </w:rPr>
        <w:t xml:space="preserve">, </w:t>
      </w:r>
      <w:r w:rsidR="00CC0AE0" w:rsidRPr="000902EC">
        <w:rPr>
          <w:lang w:val="en-GB"/>
        </w:rPr>
        <w:t>in order</w:t>
      </w:r>
      <w:r w:rsidR="004C5823" w:rsidRPr="000902EC">
        <w:rPr>
          <w:lang w:val="en-GB"/>
        </w:rPr>
        <w:t xml:space="preserve"> to </w:t>
      </w:r>
      <w:r w:rsidR="00DE1B06" w:rsidRPr="000902EC">
        <w:rPr>
          <w:lang w:val="en-GB"/>
        </w:rPr>
        <w:t xml:space="preserve">assess </w:t>
      </w:r>
      <w:r w:rsidR="004C5823" w:rsidRPr="000902EC">
        <w:rPr>
          <w:lang w:val="en-GB"/>
        </w:rPr>
        <w:t xml:space="preserve">the better route </w:t>
      </w:r>
      <w:r w:rsidR="00DE1B06" w:rsidRPr="000902EC">
        <w:rPr>
          <w:lang w:val="en-GB"/>
        </w:rPr>
        <w:t xml:space="preserve">and process configuration </w:t>
      </w:r>
      <w:r w:rsidR="00C77D1E" w:rsidRPr="000902EC">
        <w:rPr>
          <w:lang w:val="en-GB"/>
        </w:rPr>
        <w:t>for</w:t>
      </w:r>
      <w:r w:rsidR="004C5823" w:rsidRPr="000902EC">
        <w:rPr>
          <w:lang w:val="en-GB"/>
        </w:rPr>
        <w:t xml:space="preserve"> </w:t>
      </w:r>
      <w:r w:rsidR="009F1358" w:rsidRPr="000902EC">
        <w:rPr>
          <w:lang w:val="en-GB"/>
        </w:rPr>
        <w:t xml:space="preserve">the </w:t>
      </w:r>
      <w:r w:rsidR="005A48EE" w:rsidRPr="000902EC">
        <w:rPr>
          <w:lang w:val="en-GB"/>
        </w:rPr>
        <w:t xml:space="preserve">syngas </w:t>
      </w:r>
      <w:r w:rsidR="009F1358" w:rsidRPr="000902EC">
        <w:rPr>
          <w:lang w:val="en-GB"/>
        </w:rPr>
        <w:t>production</w:t>
      </w:r>
      <w:r w:rsidR="005A48EE" w:rsidRPr="000902EC">
        <w:rPr>
          <w:lang w:val="en-GB"/>
        </w:rPr>
        <w:t xml:space="preserve"> from biogas</w:t>
      </w:r>
      <w:r w:rsidR="00CC0AE0" w:rsidRPr="000902EC">
        <w:rPr>
          <w:lang w:val="en-GB"/>
        </w:rPr>
        <w:t>, aiming its application in the bio</w:t>
      </w:r>
      <w:r w:rsidR="005A48EE" w:rsidRPr="000902EC">
        <w:rPr>
          <w:lang w:val="en-GB"/>
        </w:rPr>
        <w:t>-</w:t>
      </w:r>
      <w:r w:rsidR="00CC0AE0" w:rsidRPr="000902EC">
        <w:rPr>
          <w:lang w:val="en-GB"/>
        </w:rPr>
        <w:t>fuel production by FT route</w:t>
      </w:r>
      <w:r w:rsidR="005F6F42" w:rsidRPr="000902EC">
        <w:rPr>
          <w:lang w:val="en-GB"/>
        </w:rPr>
        <w:t>.</w:t>
      </w:r>
      <w:r w:rsidR="009F1358" w:rsidRPr="000902EC">
        <w:rPr>
          <w:lang w:val="en-GB"/>
        </w:rPr>
        <w:t xml:space="preserve"> </w:t>
      </w:r>
      <w:r w:rsidR="005F6F42" w:rsidRPr="000902EC">
        <w:rPr>
          <w:lang w:val="en-GB"/>
        </w:rPr>
        <w:t>Th</w:t>
      </w:r>
      <w:r w:rsidR="006072E7" w:rsidRPr="000902EC">
        <w:rPr>
          <w:lang w:val="en-GB"/>
        </w:rPr>
        <w:t xml:space="preserve">e </w:t>
      </w:r>
      <w:r w:rsidR="00CC0AE0" w:rsidRPr="000902EC">
        <w:rPr>
          <w:lang w:val="en-GB"/>
        </w:rPr>
        <w:t>two</w:t>
      </w:r>
      <w:r w:rsidR="005F6F42" w:rsidRPr="000902EC">
        <w:rPr>
          <w:lang w:val="en-GB"/>
        </w:rPr>
        <w:t xml:space="preserve"> </w:t>
      </w:r>
      <w:r w:rsidR="00351595" w:rsidRPr="000902EC">
        <w:rPr>
          <w:lang w:val="en-GB"/>
        </w:rPr>
        <w:t>upgrading/</w:t>
      </w:r>
      <w:r w:rsidR="006072E7" w:rsidRPr="000902EC">
        <w:rPr>
          <w:lang w:val="en-GB"/>
        </w:rPr>
        <w:t>reforming stages</w:t>
      </w:r>
      <w:r w:rsidR="005F6F42" w:rsidRPr="000902EC">
        <w:rPr>
          <w:lang w:val="en-GB"/>
        </w:rPr>
        <w:t xml:space="preserve"> were analyzed using</w:t>
      </w:r>
      <w:r w:rsidR="00806DD8" w:rsidRPr="000902EC">
        <w:rPr>
          <w:lang w:val="en-GB"/>
        </w:rPr>
        <w:t xml:space="preserve"> software</w:t>
      </w:r>
      <w:r w:rsidR="005F6F42" w:rsidRPr="000902EC">
        <w:rPr>
          <w:lang w:val="en-GB"/>
        </w:rPr>
        <w:t xml:space="preserve"> Aspen Plus V12.1®:</w:t>
      </w:r>
      <w:r w:rsidR="00FD6DEF" w:rsidRPr="000902EC">
        <w:rPr>
          <w:lang w:val="en-GB"/>
        </w:rPr>
        <w:t xml:space="preserve"> </w:t>
      </w:r>
      <w:r w:rsidR="00C77D1E" w:rsidRPr="000902EC">
        <w:rPr>
          <w:lang w:val="en-GB"/>
        </w:rPr>
        <w:t xml:space="preserve">1) biogas upgrading by water scrubbing and membrane separation; </w:t>
      </w:r>
      <w:r w:rsidR="00CC0AE0" w:rsidRPr="000902EC">
        <w:rPr>
          <w:lang w:val="en-GB"/>
        </w:rPr>
        <w:t xml:space="preserve">and </w:t>
      </w:r>
      <w:r w:rsidR="00C77D1E" w:rsidRPr="000902EC">
        <w:rPr>
          <w:lang w:val="en-GB"/>
        </w:rPr>
        <w:t>2) catalytic reforming process by dry reforming and bi reforming</w:t>
      </w:r>
      <w:r w:rsidR="00CC0AE0" w:rsidRPr="000902EC">
        <w:rPr>
          <w:lang w:val="en-GB"/>
        </w:rPr>
        <w:t>.</w:t>
      </w:r>
    </w:p>
    <w:p w14:paraId="5741900F" w14:textId="5E2F7774" w:rsidR="00453E24" w:rsidRDefault="001A2601" w:rsidP="00453E24">
      <w:pPr>
        <w:pStyle w:val="CETHeading1"/>
      </w:pPr>
      <w:r>
        <w:lastRenderedPageBreak/>
        <w:t>Methodology</w:t>
      </w:r>
    </w:p>
    <w:p w14:paraId="5C71FDDE" w14:textId="77777777" w:rsidR="00BF53E9" w:rsidRPr="008E1D33" w:rsidRDefault="00BF53E9" w:rsidP="00BF53E9">
      <w:pPr>
        <w:pStyle w:val="CETheadingx"/>
        <w:numPr>
          <w:ilvl w:val="2"/>
          <w:numId w:val="1"/>
        </w:numPr>
      </w:pPr>
      <w:r w:rsidRPr="008E1D33">
        <w:t>Biogas Upgrading</w:t>
      </w:r>
    </w:p>
    <w:p w14:paraId="5BAEEDD3" w14:textId="77777777" w:rsidR="00C05B6F" w:rsidRDefault="00634CE5" w:rsidP="001A2601">
      <w:pPr>
        <w:pStyle w:val="CETBodytext"/>
      </w:pPr>
      <w:r>
        <w:t xml:space="preserve">To </w:t>
      </w:r>
      <w:r w:rsidR="00965B93">
        <w:t xml:space="preserve">produce syngas by </w:t>
      </w:r>
      <w:r w:rsidR="005972C3">
        <w:t xml:space="preserve">the </w:t>
      </w:r>
      <w:r w:rsidR="00965B93">
        <w:t>catalytic reforming of biogas, it is necessary to remove some impurities</w:t>
      </w:r>
      <w:r w:rsidR="005972C3">
        <w:t>,</w:t>
      </w:r>
      <w:r w:rsidR="00965B93">
        <w:t xml:space="preserve"> such as </w:t>
      </w:r>
      <w:r w:rsidRPr="00634CE5">
        <w:t>H</w:t>
      </w:r>
      <w:r w:rsidRPr="00634CE5">
        <w:rPr>
          <w:vertAlign w:val="subscript"/>
        </w:rPr>
        <w:t>2</w:t>
      </w:r>
      <w:r w:rsidRPr="00634CE5">
        <w:t>S and</w:t>
      </w:r>
      <w:r w:rsidR="00965B93">
        <w:t xml:space="preserve"> in some cases</w:t>
      </w:r>
      <w:r w:rsidRPr="00634CE5">
        <w:t xml:space="preserve"> CO</w:t>
      </w:r>
      <w:r w:rsidRPr="00634CE5">
        <w:rPr>
          <w:vertAlign w:val="subscript"/>
        </w:rPr>
        <w:t>2</w:t>
      </w:r>
      <w:r w:rsidR="00965B93">
        <w:t xml:space="preserve">. </w:t>
      </w:r>
      <w:r w:rsidR="00965B93" w:rsidRPr="00D6159B">
        <w:t xml:space="preserve">Water </w:t>
      </w:r>
      <w:r w:rsidR="002A1792">
        <w:t>s</w:t>
      </w:r>
      <w:r w:rsidR="00965B93" w:rsidRPr="00D6159B">
        <w:t xml:space="preserve">crubbing is a physical absorption process, and it has the ability to dissolve </w:t>
      </w:r>
      <w:r w:rsidR="00D866B8">
        <w:t>H</w:t>
      </w:r>
      <w:r w:rsidR="00D866B8" w:rsidRPr="00D87EE4">
        <w:rPr>
          <w:vertAlign w:val="subscript"/>
        </w:rPr>
        <w:t>2</w:t>
      </w:r>
      <w:r w:rsidR="00D866B8">
        <w:t>S and CO</w:t>
      </w:r>
      <w:r w:rsidR="00D866B8" w:rsidRPr="00CB23A7">
        <w:rPr>
          <w:vertAlign w:val="subscript"/>
        </w:rPr>
        <w:t>2</w:t>
      </w:r>
      <w:r w:rsidR="00D866B8">
        <w:t xml:space="preserve"> </w:t>
      </w:r>
      <w:r w:rsidRPr="00D6159B">
        <w:t>in a single stage</w:t>
      </w:r>
      <w:r w:rsidR="00557D05" w:rsidRPr="00D6159B">
        <w:t xml:space="preserve"> </w:t>
      </w:r>
      <w:r w:rsidR="001B6018">
        <w:rPr>
          <w:rStyle w:val="FootnoteReference"/>
          <w:noProof/>
        </w:rPr>
        <w:fldChar w:fldCharType="begin" w:fldLock="1"/>
      </w:r>
      <w:r w:rsidR="00053C66">
        <w:rPr>
          <w:noProof/>
        </w:rPr>
        <w:instrText>ADDIN CSL_CITATION {"citationItems":[{"id":"ITEM-1","itemData":{"DOI":"10.1016/j.biotechadv.2018.01.011","ISSN":"07349750","PMID":"29360505","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2","issued":{"date-parts":[["2018","3","1"]]},"note":"Parte que interessa: Upgrading do biogás por processos físicos e quimicos!","page":"452-466","publisher":"Elsevier Inc.","title":"Biogas upgrading and utilization: Current status and perspectives","type":"article-journal","volume":"36"},"uris":["http://www.mendeley.com/documents/?uuid=a16f23dd-e80c-36eb-89f1-3ab1b0c56098"]}],"mendeley":{"formattedCitation":"(Angelidaki et al., 2018)","plainTextFormattedCitation":"(Angelidaki et al., 2018)","previouslyFormattedCitation":"(Angelidaki et al., 2018)"},"properties":{"noteIndex":0},"schema":"https://github.com/citation-style-language/schema/raw/master/csl-citation.json"}</w:instrText>
      </w:r>
      <w:r w:rsidR="001B6018">
        <w:rPr>
          <w:rStyle w:val="FootnoteReference"/>
          <w:noProof/>
        </w:rPr>
        <w:fldChar w:fldCharType="separate"/>
      </w:r>
      <w:r w:rsidR="00053C66" w:rsidRPr="00053C66">
        <w:rPr>
          <w:noProof/>
        </w:rPr>
        <w:t>(Angelidaki et al., 2018)</w:t>
      </w:r>
      <w:r w:rsidR="001B6018">
        <w:rPr>
          <w:rStyle w:val="FootnoteReference"/>
          <w:noProof/>
        </w:rPr>
        <w:fldChar w:fldCharType="end"/>
      </w:r>
      <w:r w:rsidRPr="00D6159B">
        <w:t xml:space="preserve">. </w:t>
      </w:r>
      <w:r w:rsidR="009521BE">
        <w:t>Considering the CO</w:t>
      </w:r>
      <w:r w:rsidR="009521BE" w:rsidRPr="009521BE">
        <w:rPr>
          <w:vertAlign w:val="subscript"/>
        </w:rPr>
        <w:t>2</w:t>
      </w:r>
      <w:r w:rsidR="009521BE">
        <w:t xml:space="preserve"> demand for dry reforming or bi reforming processes, a</w:t>
      </w:r>
      <w:r w:rsidR="00965B93" w:rsidRPr="00D6159B">
        <w:t xml:space="preserve"> water scrubbing system to remove </w:t>
      </w:r>
      <w:r w:rsidR="009521BE">
        <w:t>particularly</w:t>
      </w:r>
      <w:r w:rsidR="009521BE" w:rsidRPr="00D6159B">
        <w:t xml:space="preserve"> </w:t>
      </w:r>
      <w:r w:rsidR="00965B93" w:rsidRPr="00D6159B">
        <w:t>H</w:t>
      </w:r>
      <w:r w:rsidR="00965B93" w:rsidRPr="00D6159B">
        <w:rPr>
          <w:vertAlign w:val="subscript"/>
        </w:rPr>
        <w:t>2</w:t>
      </w:r>
      <w:r w:rsidR="00965B93" w:rsidRPr="00D6159B">
        <w:t xml:space="preserve">S from biogas was proposed using Aspen Plus V12.1®. A </w:t>
      </w:r>
      <w:r w:rsidR="00434846" w:rsidRPr="00D6159B">
        <w:t>flowsheet</w:t>
      </w:r>
      <w:r w:rsidR="00965B93" w:rsidRPr="00D6159B">
        <w:t xml:space="preserve"> of the process is presented in </w:t>
      </w:r>
      <w:r w:rsidR="003C7AAF" w:rsidRPr="00D6159B">
        <w:t xml:space="preserve">Figure </w:t>
      </w:r>
      <w:r w:rsidR="003C7AAF" w:rsidRPr="00D6159B">
        <w:rPr>
          <w:noProof/>
        </w:rPr>
        <w:t>1</w:t>
      </w:r>
      <w:r w:rsidR="00434846" w:rsidRPr="00AF1E6B">
        <w:t>.</w:t>
      </w:r>
      <w:r w:rsidR="000356D5" w:rsidRPr="00AF1E6B">
        <w:t xml:space="preserve"> </w:t>
      </w:r>
      <w:r w:rsidR="008E3F93" w:rsidRPr="00AF1E6B">
        <w:t xml:space="preserve">The fed biogas </w:t>
      </w:r>
      <w:r w:rsidR="00655F9C" w:rsidRPr="00AF1E6B">
        <w:t>contains 60 % CH</w:t>
      </w:r>
      <w:r w:rsidR="00655F9C" w:rsidRPr="00AF1E6B">
        <w:rPr>
          <w:vertAlign w:val="subscript"/>
        </w:rPr>
        <w:t>4</w:t>
      </w:r>
      <w:r w:rsidR="00655F9C" w:rsidRPr="00AF1E6B">
        <w:t>, 38 % CO</w:t>
      </w:r>
      <w:r w:rsidR="00655F9C" w:rsidRPr="00AF1E6B">
        <w:rPr>
          <w:vertAlign w:val="subscript"/>
        </w:rPr>
        <w:t>2</w:t>
      </w:r>
      <w:r w:rsidR="00655F9C" w:rsidRPr="00AF1E6B">
        <w:t>, 2 % N</w:t>
      </w:r>
      <w:r w:rsidR="00655F9C" w:rsidRPr="00AF1E6B">
        <w:rPr>
          <w:vertAlign w:val="subscript"/>
        </w:rPr>
        <w:t>2</w:t>
      </w:r>
      <w:r w:rsidR="00655F9C" w:rsidRPr="00AF1E6B">
        <w:t>, 2</w:t>
      </w:r>
      <w:r w:rsidR="00323D2C">
        <w:t>,</w:t>
      </w:r>
      <w:r w:rsidR="00655F9C" w:rsidRPr="00AF1E6B">
        <w:t>000 ppm H</w:t>
      </w:r>
      <w:r w:rsidR="00655F9C" w:rsidRPr="00AF1E6B">
        <w:rPr>
          <w:vertAlign w:val="subscript"/>
        </w:rPr>
        <w:t>2</w:t>
      </w:r>
      <w:r w:rsidR="00655F9C" w:rsidRPr="00AF1E6B">
        <w:t>S and 100 ppm NH</w:t>
      </w:r>
      <w:r w:rsidR="00655F9C" w:rsidRPr="00AF1E6B">
        <w:rPr>
          <w:vertAlign w:val="subscript"/>
        </w:rPr>
        <w:t>3</w:t>
      </w:r>
      <w:r w:rsidR="00655F9C" w:rsidRPr="00AF1E6B">
        <w:t xml:space="preserve"> </w:t>
      </w:r>
      <w:r w:rsidR="001B6018">
        <w:rPr>
          <w:rStyle w:val="FootnoteReference"/>
        </w:rPr>
        <w:fldChar w:fldCharType="begin" w:fldLock="1"/>
      </w:r>
      <w:r w:rsidR="00053C66">
        <w:instrText>ADDIN CSL_CITATION {"citationItems":[{"id":"ITEM-1","itemData":{"DOI":"10.5071/23rdEUBCE2015-3CO.15.5","abstract":"Demand for non-fossil liquid transport fuels is increasing and biogas to liquid fuels conversion is one possible way to produce liquid fuels. Conversion of natural gas to liquid fuels by Fischer-Tropsch synthesis (FT-synthesis) is an established process applied at industrial scale. Biogas plants haverelatively lower throughput andmethane concentration compared to natural gas. Conversion efficiency of carbon in methane to liquid fuel is an important parameter to benchmark conversion technologies.A biogas to liquid fuel conversion process using pressurized water scrubbing, dry methane reforming, and FT-synthesisis proposed.The process parameters are selected byoptimization and sensitivity analysis. The process is simulated to calculate the carbon conversion and energy efficiency. The proposed process has a carbon conversion efficiency of 45% and energy efficiency of 30%. For the base case of 10,000 Nm3/h of dry biogas the process requires 7.08 MW of power in addition to 35 and 185 GJ/h of heating and cooling duties, respectively.From 4000 kg/h of methane in the biogas feed 1602 kg/h of FT crude is produced.","author":[{"dropping-particle":"","family":"Ashraf","given":"Muhammad Tahir","non-dropping-particle":"","parse-names":false,"suffix":""},{"dropping-particle":"","family":"Bastidas-Oyanedel","given":"Juan-Rodrigo","non-dropping-particle":"","parse-names":false,"suffix":""},{"dropping-particle":"","family":"Schmidt","given":"Jens Ejbye","non-dropping-particle":"","parse-names":false,"suffix":""}],"container-title":"23rd European Biomass Conference and Exhibition","id":"ITEM-1","issued":{"date-parts":[["2015"]]},"title":"Conversion Efficiency of Biogas to Liquids Fuels through Fischer-Tropsch Process","type":"paper-conference","volume":"23"},"uris":["http://www.mendeley.com/documents/?uuid=2166918d-8641-38a3-affe-df84450c154c"]}],"mendeley":{"formattedCitation":"(Ashraf et al., 2015)","plainTextFormattedCitation":"(Ashraf et al., 2015)","previouslyFormattedCitation":"(Ashraf et al., 2015)"},"properties":{"noteIndex":0},"schema":"https://github.com/citation-style-language/schema/raw/master/csl-citation.json"}</w:instrText>
      </w:r>
      <w:r w:rsidR="001B6018">
        <w:rPr>
          <w:rStyle w:val="FootnoteReference"/>
        </w:rPr>
        <w:fldChar w:fldCharType="separate"/>
      </w:r>
      <w:r w:rsidR="00053C66" w:rsidRPr="00053C66">
        <w:rPr>
          <w:noProof/>
        </w:rPr>
        <w:t>(Ashraf et al., 2015)</w:t>
      </w:r>
      <w:r w:rsidR="001B6018">
        <w:rPr>
          <w:rStyle w:val="FootnoteReference"/>
        </w:rPr>
        <w:fldChar w:fldCharType="end"/>
      </w:r>
      <w:r w:rsidR="00655F9C" w:rsidRPr="00AF1E6B">
        <w:t>.</w:t>
      </w:r>
      <w:r w:rsidR="008E3F93" w:rsidRPr="00AF1E6B">
        <w:t xml:space="preserve"> </w:t>
      </w:r>
      <w:r w:rsidR="000356D5" w:rsidRPr="00AF1E6B">
        <w:t>T</w:t>
      </w:r>
      <w:r w:rsidR="000356D5" w:rsidRPr="00D6159B">
        <w:t xml:space="preserve">he electrolytic NRTL thermodynamic model with the Redlich-Kwong equation of state was selected. </w:t>
      </w:r>
      <w:r w:rsidR="00655F9C">
        <w:t>T</w:t>
      </w:r>
      <w:r w:rsidR="000356D5" w:rsidRPr="00D6159B">
        <w:t>he absorber and stripping columns were modeled using the RadFrac</w:t>
      </w:r>
      <w:r w:rsidR="0027303B">
        <w:t xml:space="preserve"> model</w:t>
      </w:r>
      <w:r w:rsidR="000356D5" w:rsidRPr="00D6159B">
        <w:t>.</w:t>
      </w:r>
      <w:r w:rsidR="004779D3" w:rsidRPr="00D6159B">
        <w:t xml:space="preserve"> </w:t>
      </w:r>
      <w:r w:rsidR="003674AD">
        <w:t>S</w:t>
      </w:r>
      <w:r w:rsidR="003674AD" w:rsidRPr="003674AD">
        <w:t>ince the focus of this research was on the efficiency of</w:t>
      </w:r>
      <w:r w:rsidR="00323D2C">
        <w:t xml:space="preserve"> the absorber column</w:t>
      </w:r>
      <w:r w:rsidR="003674AD">
        <w:t xml:space="preserve">, </w:t>
      </w:r>
      <w:r w:rsidR="004779D3" w:rsidRPr="00D6159B">
        <w:t xml:space="preserve">pressurization and heating </w:t>
      </w:r>
      <w:r w:rsidR="00477BDB" w:rsidRPr="00D6159B">
        <w:t>equipment</w:t>
      </w:r>
      <w:r w:rsidR="004779D3" w:rsidRPr="00D6159B">
        <w:t xml:space="preserve"> were not considered</w:t>
      </w:r>
      <w:r w:rsidR="00F256F8">
        <w:t xml:space="preserve">. </w:t>
      </w:r>
    </w:p>
    <w:p w14:paraId="091B17CB" w14:textId="26DF32DC" w:rsidR="00A23299" w:rsidRPr="00887BC4" w:rsidRDefault="001F5DC6" w:rsidP="001A2601">
      <w:pPr>
        <w:pStyle w:val="CETBodytext"/>
      </w:pPr>
      <w:r>
        <w:t>On the other hand, m</w:t>
      </w:r>
      <w:r w:rsidR="00A23299" w:rsidRPr="00D6159B">
        <w:t>embrane technology is a competitive</w:t>
      </w:r>
      <w:r w:rsidR="00AD54D1" w:rsidRPr="00D6159B">
        <w:t xml:space="preserve"> </w:t>
      </w:r>
      <w:r w:rsidR="00AD54D1" w:rsidRPr="004474FB">
        <w:t xml:space="preserve">and </w:t>
      </w:r>
      <w:r w:rsidR="001A0FD4" w:rsidRPr="004474FB">
        <w:t xml:space="preserve">compact </w:t>
      </w:r>
      <w:r w:rsidR="00A23299" w:rsidRPr="004474FB">
        <w:t xml:space="preserve">alternative to perform </w:t>
      </w:r>
      <w:r w:rsidR="00AB01F3" w:rsidRPr="004474FB">
        <w:t>biogas</w:t>
      </w:r>
      <w:r w:rsidR="00A23299" w:rsidRPr="004474FB">
        <w:t xml:space="preserve"> desulphurization</w:t>
      </w:r>
      <w:r w:rsidR="00AD54D1" w:rsidRPr="004474FB">
        <w:t xml:space="preserve">. The principle </w:t>
      </w:r>
      <w:r w:rsidR="00F256F8">
        <w:t>relie</w:t>
      </w:r>
      <w:r w:rsidR="00AD54D1" w:rsidRPr="004474FB">
        <w:t>s</w:t>
      </w:r>
      <w:r w:rsidR="00F256F8">
        <w:t xml:space="preserve"> on</w:t>
      </w:r>
      <w:r w:rsidR="00AD54D1" w:rsidRPr="004474FB">
        <w:t xml:space="preserve"> the selective permeability properties of membranes</w:t>
      </w:r>
      <w:r w:rsidR="00753314" w:rsidRPr="004474FB">
        <w:t>,</w:t>
      </w:r>
      <w:r w:rsidR="00AD54D1" w:rsidRPr="004474FB">
        <w:t xml:space="preserve"> allowing the separation of biogas components</w:t>
      </w:r>
      <w:r w:rsidR="009C06E7" w:rsidRPr="004474FB">
        <w:t xml:space="preserve"> </w:t>
      </w:r>
      <w:r w:rsidR="001B6018">
        <w:rPr>
          <w:rStyle w:val="FootnoteReference"/>
          <w:noProof/>
        </w:rPr>
        <w:fldChar w:fldCharType="begin" w:fldLock="1"/>
      </w:r>
      <w:r w:rsidR="00053C66">
        <w:rPr>
          <w:noProof/>
        </w:rPr>
        <w:instrText>ADDIN CSL_CITATION {"citationItems":[{"id":"ITEM-1","itemData":{"DOI":"10.1016/j.biotechadv.2018.01.011","ISSN":"07349750","PMID":"29360505","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2","issued":{"date-parts":[["2018","3","1"]]},"note":"Parte que interessa: Upgrading do biogás por processos físicos e quimicos!","page":"452-466","publisher":"Elsevier Inc.","title":"Biogas upgrading and utilization: Current status and perspectives","type":"article-journal","volume":"36"},"uris":["http://www.mendeley.com/documents/?uuid=a16f23dd-e80c-36eb-89f1-3ab1b0c56098"]}],"mendeley":{"formattedCitation":"(Angelidaki et al., 2018)","plainTextFormattedCitation":"(Angelidaki et al., 2018)","previouslyFormattedCitation":"(Angelidaki et al., 2018)"},"properties":{"noteIndex":0},"schema":"https://github.com/citation-style-language/schema/raw/master/csl-citation.json"}</w:instrText>
      </w:r>
      <w:r w:rsidR="001B6018">
        <w:rPr>
          <w:rStyle w:val="FootnoteReference"/>
          <w:noProof/>
        </w:rPr>
        <w:fldChar w:fldCharType="separate"/>
      </w:r>
      <w:r w:rsidR="00053C66" w:rsidRPr="00053C66">
        <w:rPr>
          <w:noProof/>
        </w:rPr>
        <w:t>(Angelidaki et al., 2018)</w:t>
      </w:r>
      <w:r w:rsidR="001B6018">
        <w:rPr>
          <w:rStyle w:val="FootnoteReference"/>
          <w:noProof/>
        </w:rPr>
        <w:fldChar w:fldCharType="end"/>
      </w:r>
      <w:r w:rsidR="00AD54D1" w:rsidRPr="004474FB">
        <w:t xml:space="preserve">. </w:t>
      </w:r>
      <w:r w:rsidR="00B458EB" w:rsidRPr="004474FB">
        <w:t>Makaruk et. al. studied a</w:t>
      </w:r>
      <w:r w:rsidR="00205350" w:rsidRPr="004474FB">
        <w:t xml:space="preserve"> </w:t>
      </w:r>
      <w:r w:rsidR="00B458EB" w:rsidRPr="004474FB">
        <w:t>system to upgrad</w:t>
      </w:r>
      <w:r w:rsidR="00004E6A">
        <w:t>e</w:t>
      </w:r>
      <w:r w:rsidR="00B458EB" w:rsidRPr="004474FB">
        <w:t xml:space="preserve"> the biogas using a rubbery </w:t>
      </w:r>
      <w:r w:rsidR="00E604E4" w:rsidRPr="004474FB">
        <w:t>polyimide membrane</w:t>
      </w:r>
      <w:r w:rsidR="00E41BD5" w:rsidRPr="004474FB">
        <w:t xml:space="preserve"> of poly(amide-6-b-ethylene oxide)</w:t>
      </w:r>
      <w:r w:rsidR="003C1B9B" w:rsidRPr="004474FB">
        <w:t xml:space="preserve">, capable </w:t>
      </w:r>
      <w:r w:rsidR="00F10215">
        <w:t>of</w:t>
      </w:r>
      <w:r w:rsidR="003C1B9B" w:rsidRPr="004474FB">
        <w:t xml:space="preserve"> permeate H</w:t>
      </w:r>
      <w:r w:rsidR="003C1B9B" w:rsidRPr="004474FB">
        <w:rPr>
          <w:vertAlign w:val="subscript"/>
        </w:rPr>
        <w:t>2</w:t>
      </w:r>
      <w:r w:rsidR="003C1B9B" w:rsidRPr="004474FB">
        <w:t>S</w:t>
      </w:r>
      <w:r w:rsidR="00B458EB" w:rsidRPr="004474FB">
        <w:t>. It</w:t>
      </w:r>
      <w:r w:rsidR="00E20565">
        <w:t>’s</w:t>
      </w:r>
      <w:r w:rsidR="00887BC4" w:rsidRPr="004474FB">
        <w:t xml:space="preserve"> </w:t>
      </w:r>
      <w:r w:rsidR="00E20565" w:rsidRPr="004474FB">
        <w:t xml:space="preserve">selectivity </w:t>
      </w:r>
      <w:r w:rsidR="00E20565">
        <w:t xml:space="preserve">for </w:t>
      </w:r>
      <w:r w:rsidR="00887BC4" w:rsidRPr="004474FB">
        <w:t>H</w:t>
      </w:r>
      <w:r w:rsidR="00887BC4" w:rsidRPr="004474FB">
        <w:rPr>
          <w:vertAlign w:val="subscript"/>
        </w:rPr>
        <w:t>2</w:t>
      </w:r>
      <w:r w:rsidR="00887BC4" w:rsidRPr="004474FB">
        <w:t>S/CH</w:t>
      </w:r>
      <w:r w:rsidR="00887BC4" w:rsidRPr="004474FB">
        <w:rPr>
          <w:vertAlign w:val="subscript"/>
        </w:rPr>
        <w:t>4</w:t>
      </w:r>
      <w:r w:rsidR="00887BC4" w:rsidRPr="004474FB">
        <w:t xml:space="preserve"> is 54 and </w:t>
      </w:r>
      <w:r w:rsidR="00E20565">
        <w:t xml:space="preserve">for </w:t>
      </w:r>
      <w:r w:rsidR="00887BC4" w:rsidRPr="004474FB">
        <w:t>CO</w:t>
      </w:r>
      <w:r w:rsidR="00887BC4" w:rsidRPr="004474FB">
        <w:rPr>
          <w:vertAlign w:val="subscript"/>
        </w:rPr>
        <w:t>2</w:t>
      </w:r>
      <w:r w:rsidR="00887BC4" w:rsidRPr="004474FB">
        <w:t>/CH</w:t>
      </w:r>
      <w:r w:rsidR="00887BC4" w:rsidRPr="004474FB">
        <w:rPr>
          <w:vertAlign w:val="subscript"/>
        </w:rPr>
        <w:t>4</w:t>
      </w:r>
      <w:r w:rsidR="00887BC4" w:rsidRPr="004474FB">
        <w:t xml:space="preserve"> is 12</w:t>
      </w:r>
      <w:r w:rsidR="00B458EB" w:rsidRPr="004474FB">
        <w:t xml:space="preserve"> </w:t>
      </w:r>
      <w:r w:rsidR="001B6018">
        <w:rPr>
          <w:rStyle w:val="FootnoteReference"/>
          <w:noProof/>
        </w:rPr>
        <w:fldChar w:fldCharType="begin" w:fldLock="1"/>
      </w:r>
      <w:r w:rsidR="00053C66">
        <w:rPr>
          <w:noProof/>
        </w:rPr>
        <w:instrText>ADDIN CSL_CITATION {"citationItems":[{"id":"ITEM-1","itemData":{"DOI":"10.2166/wst.2012.566","ISSN":"0273-1223","PMID":"23168631","abstract":"Membrane gas permeation using glassy membranes proved to be a suitable method for biogas upgrading and natural gas substitute production on account of low energy consumption and high compactness. Glassy membranes are very effective in the separation of bulk carbon dioxide and water from a methane-containing stream. However, the content of hydrogen sulfide can be lowered only partially. This work employs process modeling based upon the finite difference method to evaluate a hybrid membrane system built of a combination of rubbery and glassy membranes. The former are responsible for the separation of hydrogen sulfide and the latter separate carbon dioxide to produce standard-conform natural gas substitute. The evaluation focuses on the most critical upgrading parameters like achievable gas purity, methane recovery and specific energy consumption. The obtained results indicate that the evaluated hybrid membrane configuration is a potentially efficient system for the biogas processing tasks that do not require high methane recoveries, and allows effective desulfurization for medium and high hydrogen sulfide concentrations without additional process steps.","author":[{"dropping-particle":"","family":"Makaruk","given":"A.","non-dropping-particle":"","parse-names":false,"suffix":""},{"dropping-particle":"","family":"Miltner","given":"M.","non-dropping-particle":"","parse-names":false,"suffix":""},{"dropping-particle":"","family":"Harasek","given":"M.","non-dropping-particle":"","parse-names":false,"suffix":""}],"container-title":"Water Science and Technology","id":"ITEM-1","issue":"2","issued":{"date-parts":[["2013","1","1"]]},"page":"326-332","title":"Biogas desulfurization and biogas upgrading using a hybrid membrane system – modeling study","type":"article-journal","volume":"67"},"uris":["http://www.mendeley.com/documents/?uuid=4e4a5390-3b50-3a6b-bffc-f0844c584d83"]},{"id":"ITEM-2","itemData":{"DOI":"10.3303/CET1652078","ISSN":"22839216","abstract":"The upgrading of biogas for the production of biomethane to be injected to the natural gas grid has gained significant importance in recent years. It is often considered to be superior to the production of electricity and district heat with internal combustion engines mainly because of better energy utilisation, higher flexibility and beneficial economic prospects. Biogas upgrading is commonly accepted as state-of-the-art and a considerable number of small and industrial scale plants have been commissioned to date representing the portfolio of currently available upgrading technologies. Nevertheless, academic research clearly demonstrates that still a huge potential for optimisation and development is existing in this field. The current work contributes to the field of biogas upgrading by suggesting innovative and powerful approaches along the whole process chain. The importance of trace component separation is exemplary depicted by introducing a novel desulphurization technology based on chemical-oxidative scrubbing applying an innovative short-contact-time apparatus. Thus, separation efficiency for hydrogen sulphide is maximized while the simultaneous separation of carbon dioxide is minimized to assure minimum chemicals consumption. As an example for the major biogas upgrading step of carbon dioxide removal, the process of membranebased gas permeation is suggested. This technique stands out for its excellent adaptability regarding biomethane quality and methane recovery already during the design phase, simple and robust plant operation, low specific energy demand as well as reasonable upgrading costs. Finally, a combination of biogas upgrading with the Power-to-Gas approach is presented. This process provides the possibility of storing renewable electrical excess energy in form of biomethane in the high-capacity natural gas grid, an overall increase of biomethane output of a given biogas plant by maximizing carbon utilization and a reduction of the specific carbon footprint of a biomethane site.","author":[{"dropping-particle":"","family":"Miltner","given":"Martin","non-dropping-particle":"","parse-names":false,"suffix":""},{"dropping-particle":"","family":"Makaruk","given":"Aleksander","non-dropping-particle":"","parse-names":false,"suffix":""},{"dropping-particle":"","family":"Harasek","given":"Michael","non-dropping-particle":"","parse-names":false,"suffix":""}],"container-title":"Chemical Engineering Transactions","id":"ITEM-2","issued":{"date-parts":[["2016"]]},"title":"Selected methods of advanced biogas upgrading","type":"article-journal","volume":"52"},"uris":["http://www.mendeley.com/documents/?uuid=237da7f1-1c16-338c-8ae3-fdb7156a341f"]}],"mendeley":{"formattedCitation":"(Makaruk et al., 2013; Miltner et al., 2016)","plainTextFormattedCitation":"(Makaruk et al., 2013; Miltner et al., 2016)","previouslyFormattedCitation":"(Makaruk et al., 2013; Miltner et al., 2016)"},"properties":{"noteIndex":0},"schema":"https://github.com/citation-style-language/schema/raw/master/csl-citation.json"}</w:instrText>
      </w:r>
      <w:r w:rsidR="001B6018">
        <w:rPr>
          <w:rStyle w:val="FootnoteReference"/>
          <w:noProof/>
        </w:rPr>
        <w:fldChar w:fldCharType="separate"/>
      </w:r>
      <w:r w:rsidR="00053C66" w:rsidRPr="00053C66">
        <w:rPr>
          <w:bCs/>
          <w:noProof/>
        </w:rPr>
        <w:t>(Makaruk et al., 2013; Miltner et al., 2016)</w:t>
      </w:r>
      <w:r w:rsidR="001B6018">
        <w:rPr>
          <w:rStyle w:val="FootnoteReference"/>
          <w:noProof/>
        </w:rPr>
        <w:fldChar w:fldCharType="end"/>
      </w:r>
      <w:r w:rsidR="00B458EB" w:rsidRPr="004474FB">
        <w:rPr>
          <w:noProof/>
        </w:rPr>
        <w:t>.</w:t>
      </w:r>
      <w:r w:rsidR="00B458EB" w:rsidRPr="00B458EB">
        <w:t xml:space="preserve"> </w:t>
      </w:r>
      <w:r w:rsidR="002C4B17">
        <w:t>T</w:t>
      </w:r>
      <w:r w:rsidR="002C4B17" w:rsidRPr="002C4B17">
        <w:t>his membrane was used for biogas upgrading and compared with the proposed water scrubbing</w:t>
      </w:r>
      <w:r w:rsidR="00CA3E83">
        <w:t xml:space="preserve"> system</w:t>
      </w:r>
      <w:r w:rsidR="00E517C6">
        <w:t xml:space="preserve"> on this paper</w:t>
      </w:r>
      <w:r w:rsidR="002C4B17" w:rsidRPr="002C4B17">
        <w:t>.</w:t>
      </w:r>
    </w:p>
    <w:p w14:paraId="4AC2F091" w14:textId="5E95A3EA" w:rsidR="004B1700" w:rsidRDefault="00655F9C" w:rsidP="006D2CBF">
      <w:pPr>
        <w:pStyle w:val="CETBodytext"/>
        <w:rPr>
          <w:lang w:val="en-GB"/>
        </w:rPr>
      </w:pPr>
      <w:r>
        <w:rPr>
          <w:noProof/>
        </w:rPr>
        <w:drawing>
          <wp:inline distT="0" distB="0" distL="0" distR="0" wp14:anchorId="2DBE3149" wp14:editId="472B8FA3">
            <wp:extent cx="3043123" cy="1706669"/>
            <wp:effectExtent l="0" t="0" r="508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77028" cy="1725684"/>
                    </a:xfrm>
                    <a:prstGeom prst="rect">
                      <a:avLst/>
                    </a:prstGeom>
                  </pic:spPr>
                </pic:pic>
              </a:graphicData>
            </a:graphic>
          </wp:inline>
        </w:drawing>
      </w:r>
      <w:r w:rsidR="00434846" w:rsidRPr="00965B93">
        <w:rPr>
          <w:noProof/>
          <w:lang w:val="en-GB"/>
        </w:rPr>
        <w:t xml:space="preserve"> </w:t>
      </w:r>
      <w:r w:rsidR="004B1700" w:rsidRPr="00965B93">
        <w:rPr>
          <w:noProof/>
          <w:lang w:val="en-GB"/>
        </w:rPr>
        <w:t xml:space="preserve"> </w:t>
      </w:r>
    </w:p>
    <w:p w14:paraId="3393BFA5" w14:textId="4BE65339" w:rsidR="004B1700" w:rsidRPr="00965B93" w:rsidRDefault="004B1700" w:rsidP="004B1700">
      <w:pPr>
        <w:pStyle w:val="CETCaption"/>
        <w:rPr>
          <w:lang w:val="en-US"/>
        </w:rPr>
      </w:pPr>
      <w:bookmarkStart w:id="0" w:name="_Ref124760126"/>
      <w:r>
        <w:t xml:space="preserve">Figure </w:t>
      </w:r>
      <w:r>
        <w:rPr>
          <w:noProof/>
        </w:rPr>
        <w:t>1</w:t>
      </w:r>
      <w:bookmarkEnd w:id="0"/>
      <w:r>
        <w:t xml:space="preserve"> - </w:t>
      </w:r>
      <w:r w:rsidR="00434846">
        <w:rPr>
          <w:lang w:val="en-US"/>
        </w:rPr>
        <w:t>Simulation flowsheet</w:t>
      </w:r>
      <w:r w:rsidR="00434846" w:rsidRPr="00965B93">
        <w:rPr>
          <w:lang w:val="en-US"/>
        </w:rPr>
        <w:t xml:space="preserve"> representing Water Scrubbing</w:t>
      </w:r>
      <w:r>
        <w:rPr>
          <w:lang w:val="en-US"/>
        </w:rPr>
        <w:t>.</w:t>
      </w:r>
    </w:p>
    <w:p w14:paraId="4C37B547" w14:textId="77777777" w:rsidR="00BF53E9" w:rsidRDefault="00BF53E9" w:rsidP="00BF53E9">
      <w:pPr>
        <w:pStyle w:val="CETheadingx"/>
        <w:numPr>
          <w:ilvl w:val="2"/>
          <w:numId w:val="1"/>
        </w:numPr>
      </w:pPr>
      <w:r>
        <w:t>Catalytic Reforming</w:t>
      </w:r>
    </w:p>
    <w:p w14:paraId="56EEC03B" w14:textId="03096595" w:rsidR="006B1DC0" w:rsidRPr="00D6159B" w:rsidRDefault="001A2601" w:rsidP="001A2601">
      <w:pPr>
        <w:pStyle w:val="CETBodytext"/>
      </w:pPr>
      <w:r>
        <w:t xml:space="preserve">The dry reforming (DR) is a reaction that occurs using </w:t>
      </w:r>
      <w:r w:rsidR="00817633">
        <w:t xml:space="preserve">both </w:t>
      </w:r>
      <w:r>
        <w:t>CO</w:t>
      </w:r>
      <w:r w:rsidRPr="001A2601">
        <w:rPr>
          <w:vertAlign w:val="subscript"/>
        </w:rPr>
        <w:t>2</w:t>
      </w:r>
      <w:r>
        <w:t xml:space="preserve"> </w:t>
      </w:r>
      <w:r w:rsidR="00817633">
        <w:t>and</w:t>
      </w:r>
      <w:r>
        <w:t xml:space="preserve"> </w:t>
      </w:r>
      <w:r w:rsidR="008E4D0C">
        <w:t>CH</w:t>
      </w:r>
      <w:r w:rsidR="008E4D0C" w:rsidRPr="008E4D0C">
        <w:rPr>
          <w:vertAlign w:val="subscript"/>
        </w:rPr>
        <w:t>4</w:t>
      </w:r>
      <w:r>
        <w:t xml:space="preserve"> reforming agent, generating CO and H</w:t>
      </w:r>
      <w:r w:rsidRPr="001A2601">
        <w:rPr>
          <w:vertAlign w:val="subscript"/>
        </w:rPr>
        <w:t>2</w:t>
      </w:r>
      <w:r>
        <w:t>. The mai</w:t>
      </w:r>
      <w:r w:rsidR="008E4D0C">
        <w:t>n</w:t>
      </w:r>
      <w:r>
        <w:t xml:space="preserve"> reaction</w:t>
      </w:r>
      <w:r w:rsidR="003D33A3">
        <w:t xml:space="preserve"> (1),</w:t>
      </w:r>
      <w:r w:rsidR="005B6DEA">
        <w:t xml:space="preserve"> </w:t>
      </w:r>
      <w:r w:rsidR="005B6DEA" w:rsidRPr="003D33A3">
        <w:t xml:space="preserve">presented in Table </w:t>
      </w:r>
      <w:r w:rsidR="005B6DEA" w:rsidRPr="003D33A3">
        <w:rPr>
          <w:noProof/>
        </w:rPr>
        <w:t>1</w:t>
      </w:r>
      <w:r w:rsidR="003D33A3">
        <w:rPr>
          <w:noProof/>
        </w:rPr>
        <w:t>,</w:t>
      </w:r>
      <w:r w:rsidR="005B6DEA" w:rsidRPr="003D33A3">
        <w:t xml:space="preserve"> </w:t>
      </w:r>
      <w:r w:rsidR="00FA1237">
        <w:t xml:space="preserve">is </w:t>
      </w:r>
      <w:r w:rsidRPr="00D6159B">
        <w:t xml:space="preserve">endothermic occurring at temperatures </w:t>
      </w:r>
      <w:r w:rsidR="005B6DEA" w:rsidRPr="00D6159B">
        <w:t>above</w:t>
      </w:r>
      <w:r w:rsidRPr="00D6159B">
        <w:t xml:space="preserve"> 850 </w:t>
      </w:r>
      <w:r w:rsidR="00F91CB2">
        <w:t xml:space="preserve">°C </w:t>
      </w:r>
      <w:r w:rsidRPr="00D6159B">
        <w:t xml:space="preserve">and </w:t>
      </w:r>
      <w:r w:rsidR="008E4D0C" w:rsidRPr="00D6159B">
        <w:t xml:space="preserve">atmospheric </w:t>
      </w:r>
      <w:r w:rsidRPr="00D6159B">
        <w:t xml:space="preserve">pressure. The </w:t>
      </w:r>
      <w:r w:rsidR="008E4D0C" w:rsidRPr="00D6159B">
        <w:t xml:space="preserve">DR </w:t>
      </w:r>
      <w:r w:rsidRPr="00D6159B">
        <w:t xml:space="preserve">catalysis </w:t>
      </w:r>
      <w:r w:rsidR="003C52F1" w:rsidRPr="00D6159B">
        <w:t>can be</w:t>
      </w:r>
      <w:r w:rsidRPr="00D6159B">
        <w:t xml:space="preserve"> operated with noble metals or nickel, supported on alumina</w:t>
      </w:r>
      <w:r w:rsidR="00B05197" w:rsidRPr="00D6159B">
        <w:t xml:space="preserve">. </w:t>
      </w:r>
      <w:r w:rsidR="00CB1D9D" w:rsidRPr="00D6159B">
        <w:t>T</w:t>
      </w:r>
      <w:r w:rsidRPr="00D6159B">
        <w:t xml:space="preserve">he biggest challenge of this </w:t>
      </w:r>
      <w:r w:rsidR="0027492B" w:rsidRPr="00D6159B">
        <w:t xml:space="preserve">technology </w:t>
      </w:r>
      <w:r w:rsidRPr="00D6159B">
        <w:t xml:space="preserve">is the </w:t>
      </w:r>
      <w:r w:rsidR="00316E95" w:rsidRPr="00D6159B">
        <w:t xml:space="preserve">catalyst </w:t>
      </w:r>
      <w:r w:rsidR="0027492B" w:rsidRPr="00D6159B">
        <w:t>deactivation, caused by coke fo</w:t>
      </w:r>
      <w:r w:rsidRPr="00D6159B">
        <w:t>rmation</w:t>
      </w:r>
      <w:r w:rsidR="0027492B" w:rsidRPr="00D6159B">
        <w:t xml:space="preserve"> </w:t>
      </w:r>
      <w:r w:rsidR="001B6018">
        <w:rPr>
          <w:rStyle w:val="FootnoteReference"/>
          <w:noProof/>
        </w:rPr>
        <w:fldChar w:fldCharType="begin" w:fldLock="1"/>
      </w:r>
      <w:r w:rsidR="00053C66">
        <w:rPr>
          <w:noProof/>
        </w:rPr>
        <w:instrText>ADDIN CSL_CITATION {"citationItems":[{"id":"ITEM-1","itemData":{"DOI":"10.5071/23rdEUBCE2015-3CO.15.5","abstract":"Demand for non-fossil liquid transport fuels is increasing and biogas to liquid fuels conversion is one possible way to produce liquid fuels. Conversion of natural gas to liquid fuels by Fischer-Tropsch synthesis (FT-synthesis) is an established process applied at industrial scale. Biogas plants haverelatively lower throughput andmethane concentration compared to natural gas. Conversion efficiency of carbon in methane to liquid fuel is an important parameter to benchmark conversion technologies.A biogas to liquid fuel conversion process using pressurized water scrubbing, dry methane reforming, and FT-synthesisis proposed.The process parameters are selected byoptimization and sensitivity analysis. The process is simulated to calculate the carbon conversion and energy efficiency. The proposed process has a carbon conversion efficiency of 45% and energy efficiency of 30%. For the base case of 10,000 Nm3/h of dry biogas the process requires 7.08 MW of power in addition to 35 and 185 GJ/h of heating and cooling duties, respectively.From 4000 kg/h of methane in the biogas feed 1602 kg/h of FT crude is produced.","author":[{"dropping-particle":"","family":"Ashraf","given":"Muhammad Tahir","non-dropping-particle":"","parse-names":false,"suffix":""},{"dropping-particle":"","family":"Bastidas-Oyanedel","given":"Juan-Rodrigo","non-dropping-particle":"","parse-names":false,"suffix":""},{"dropping-particle":"","family":"Schmidt","given":"Jens Ejbye","non-dropping-particle":"","parse-names":false,"suffix":""}],"container-title":"23rd European Biomass Conference and Exhibition","id":"ITEM-1","issued":{"date-parts":[["2015"]]},"title":"Conversion Efficiency of Biogas to Liquids Fuels through Fischer-Tropsch Process","type":"paper-conference","volume":"23"},"uris":["http://www.mendeley.com/documents/?uuid=2166918d-8641-38a3-affe-df84450c154c"]},{"id":"ITEM-2","itemData":{"DOI":"10.1016/j.apenergy.2017.08.007","ISSN":"03062619","abstract":"In this research, a thermodynamic equilibrium model was established using FactSage to study the way to tune H2/CO ratio of syngas produced via dry (CO2) reforming of methane (DRM) for various F-T syntheses aiming at eliminating the use of a water–gas-shift unit. The effects of operating conditions, such as temperature, pressure and CH4/CO2 mole ratio, on CH4 and CO2 conversion, H2 and CO yield, and solid carbon yield in DRM were investigated. These operating conditions were studied in a wide range, i.e., 550–1200 °C for temperature, 0.05–5 MPa for pressure and 0.5–2 for CH4/CO2 mole ratio. The results showed that lower CH4/CO2 ratios favoured high CH4 conversion and CO selectivity, but hampered CO2 conversion and H2 selectivity. However, the increase in pressure hindered CH4 conversion, CO2 conversion, H2 selectivity and CO selectivity except for carbon yield. Since the deactivation of catalyst associated with coke formation is the major obstacle for the industrialization of DRM process, a carbon-free regime of DRM was identified as CH4/CO2 mole ratio = 1 and pressure = 0.1 MPa and temperature &gt;1000 °C. Although the H2/CO ratio could be adjusted by adjusting CH4/CO2 mole ratio and/or pressure to satisfy the requirements of different F-T processes, the adjustment of CH4/CO2 mole ratio was found to be a more efficient way of tuning H2/CO mole ratio than adjusting operating pressure. The dependence of H2/CO ratio in syngas on operating conditions of the DRM process was also revealed in this research. With the assistance of this relationship, optimal operating conditions for DRM could be quickly determined based on the required H2/CO mole ratio for various typical F-T processes. It is shown that when the operating temperature of DRM was raised to over 700 °C, the H2/CO ratio obtained at CH4/CO2 ≤ 1 and P = 0.1 MPa was preferable for the synthesis of olefins, heavy hydrocarbons and oxygenated compounds. Otherwise the syngas was more suitable for the production of alkanes (C1–C5).","author":[{"dropping-particle":"","family":"Cao","given":"Pengfei","non-dropping-particle":"","parse-names":false,"suffix":""},{"dropping-particle":"","family":"Adegbite","given":"Stephen","non-dropping-particle":"","parse-names":false,"suffix":""},{"dropping-particle":"","family":"Zhao","given":"Haitao","non-dropping-particle":"","parse-names":false,"suffix":""},{"dropping-particle":"","family":"Lester","given":"Edward","non-dropping-particle":"","parse-names":false,"suffix":""},{"dropping-particle":"","family":"Wu","given":"Tao","non-dropping-particle":"","parse-names":false,"suffix":""}],"container-title":"Applied Energy","id":"ITEM-2","issued":{"date-parts":[["2018","10"]]},"page":"190-197","title":"Tuning dry reforming of methane for F-T syntheses: A thermodynamic approach","type":"article-journal","volume":"227"},"uris":["http://www.mendeley.com/documents/?uuid=d19a8cb3-8323-35a7-9dda-e891902972d2"]},{"id":"ITEM-3","itemData":{"DOI":"10.1016/j.isci.2020.101082","ISSN":"25890042","abstract":"Energy Resources; Biocatalysis; Energy Storage","author":[{"dropping-particle":"","family":"Zhao","given":"Xianhui","non-dropping-particle":"","parse-names":false,"suffix":""},{"dropping-particle":"","family":"Joseph","given":"Babu","non-dropping-particle":"","parse-names":false,"suffix":""},{"dropping-particle":"","family":"Kuhn","given":"John","non-dropping-particle":"","parse-names":false,"suffix":""},{"dropping-particle":"","family":"Ozcan","given":"Soydan","non-dropping-particle":"","parse-names":false,"suffix":""}],"container-title":"iScience","id":"ITEM-3","issue":"5","issued":{"date-parts":[["2020","5","22"]]},"note":"Passado pelo Corazza, modelagem e simulação!","page":"101082","publisher":"Elsevier Inc.","title":"Biogas Reforming to Syngas: A Review","type":"article-journal","volume":"23"},"uris":["http://www.mendeley.com/documents/?uuid=ff56d2f8-7f89-3cea-9b05-de200bf19f41"]}],"mendeley":{"formattedCitation":"(Ashraf et al., 2015; Cao et al., 2018; Zhao et al., 2020)","plainTextFormattedCitation":"(Ashraf et al., 2015; Cao et al., 2018; Zhao et al., 2020)","previouslyFormattedCitation":"(Ashraf et al., 2015; Cao et al., 2018; Zhao et al., 2020)"},"properties":{"noteIndex":0},"schema":"https://github.com/citation-style-language/schema/raw/master/csl-citation.json"}</w:instrText>
      </w:r>
      <w:r w:rsidR="001B6018">
        <w:rPr>
          <w:rStyle w:val="FootnoteReference"/>
          <w:noProof/>
        </w:rPr>
        <w:fldChar w:fldCharType="separate"/>
      </w:r>
      <w:r w:rsidR="00053C66" w:rsidRPr="00053C66">
        <w:rPr>
          <w:noProof/>
        </w:rPr>
        <w:t>(Ashraf et al., 2015; Cao et al., 2018; Zhao et al., 2020)</w:t>
      </w:r>
      <w:r w:rsidR="001B6018">
        <w:rPr>
          <w:rStyle w:val="FootnoteReference"/>
          <w:noProof/>
        </w:rPr>
        <w:fldChar w:fldCharType="end"/>
      </w:r>
      <w:r w:rsidR="0027492B" w:rsidRPr="00D6159B">
        <w:t>.</w:t>
      </w:r>
      <w:r w:rsidR="00645FF0">
        <w:t xml:space="preserve"> </w:t>
      </w:r>
      <w:r w:rsidR="006B1DC0" w:rsidRPr="00D6159B">
        <w:t>The combination of DR with steam reforming is called bi</w:t>
      </w:r>
      <w:r w:rsidR="00B05197" w:rsidRPr="00D6159B">
        <w:t xml:space="preserve"> </w:t>
      </w:r>
      <w:r w:rsidR="006B1DC0" w:rsidRPr="00D6159B">
        <w:t>reforming</w:t>
      </w:r>
      <w:r w:rsidR="00080232" w:rsidRPr="00D6159B">
        <w:t xml:space="preserve"> (BR)</w:t>
      </w:r>
      <w:r w:rsidR="006B1DC0" w:rsidRPr="00D6159B">
        <w:t>, a process that uses CO</w:t>
      </w:r>
      <w:r w:rsidR="006B1DC0" w:rsidRPr="00D6159B">
        <w:rPr>
          <w:vertAlign w:val="subscript"/>
        </w:rPr>
        <w:t>2</w:t>
      </w:r>
      <w:r w:rsidR="006B1DC0" w:rsidRPr="00D6159B">
        <w:t xml:space="preserve"> and H</w:t>
      </w:r>
      <w:r w:rsidR="006B1DC0" w:rsidRPr="00D6159B">
        <w:rPr>
          <w:vertAlign w:val="subscript"/>
        </w:rPr>
        <w:t>2</w:t>
      </w:r>
      <w:r w:rsidR="006B1DC0" w:rsidRPr="00D6159B">
        <w:t>O vapor reacting with CH</w:t>
      </w:r>
      <w:r w:rsidR="006B1DC0" w:rsidRPr="00D6159B">
        <w:rPr>
          <w:vertAlign w:val="subscript"/>
        </w:rPr>
        <w:t>4</w:t>
      </w:r>
      <w:r w:rsidR="006B1DC0" w:rsidRPr="00D6159B">
        <w:t xml:space="preserve"> to produce syngas. It </w:t>
      </w:r>
      <w:r w:rsidR="00C52FFC" w:rsidRPr="00D6159B">
        <w:t>has</w:t>
      </w:r>
      <w:r w:rsidR="006B1DC0" w:rsidRPr="00D6159B">
        <w:t xml:space="preserve"> highe</w:t>
      </w:r>
      <w:r w:rsidR="00080232" w:rsidRPr="00D6159B">
        <w:t>r</w:t>
      </w:r>
      <w:r w:rsidR="006B1DC0" w:rsidRPr="00D6159B">
        <w:t xml:space="preserve"> endothermicity</w:t>
      </w:r>
      <w:r w:rsidR="00080232" w:rsidRPr="00D6159B">
        <w:t xml:space="preserve"> than DR</w:t>
      </w:r>
      <w:r w:rsidR="006B1DC0" w:rsidRPr="00D6159B">
        <w:t xml:space="preserve">, occurring at temperatures </w:t>
      </w:r>
      <w:r w:rsidR="00C52FFC" w:rsidRPr="00D6159B">
        <w:t>above</w:t>
      </w:r>
      <w:r w:rsidR="006B1DC0" w:rsidRPr="00D6159B">
        <w:t xml:space="preserve"> 800</w:t>
      </w:r>
      <w:r w:rsidR="00C52FFC" w:rsidRPr="00D6159B">
        <w:t xml:space="preserve"> </w:t>
      </w:r>
      <w:r w:rsidR="006B1DC0" w:rsidRPr="00D6159B">
        <w:t>°C and pressures from 1 to 7</w:t>
      </w:r>
      <w:r w:rsidR="00080232" w:rsidRPr="00D6159B">
        <w:t xml:space="preserve"> </w:t>
      </w:r>
      <w:r w:rsidR="006B1DC0" w:rsidRPr="00D6159B">
        <w:t xml:space="preserve">bar. Due to the addition of steam </w:t>
      </w:r>
      <w:r w:rsidR="00645FF0">
        <w:t>into</w:t>
      </w:r>
      <w:r w:rsidR="00645FF0" w:rsidRPr="00D6159B">
        <w:t xml:space="preserve"> </w:t>
      </w:r>
      <w:r w:rsidR="006B1DC0" w:rsidRPr="00D6159B">
        <w:t xml:space="preserve">the </w:t>
      </w:r>
      <w:r w:rsidR="00645FF0">
        <w:t>reactor</w:t>
      </w:r>
      <w:r w:rsidR="006B1DC0" w:rsidRPr="00D6159B">
        <w:t xml:space="preserve">, coke formation </w:t>
      </w:r>
      <w:r w:rsidR="00645FF0" w:rsidRPr="00D6159B">
        <w:t xml:space="preserve">is minimized </w:t>
      </w:r>
      <w:r w:rsidR="00645FF0">
        <w:t xml:space="preserve">when </w:t>
      </w:r>
      <w:r w:rsidR="006B1DC0" w:rsidRPr="00D6159B">
        <w:t xml:space="preserve">compared to </w:t>
      </w:r>
      <w:r w:rsidR="00080232" w:rsidRPr="00D6159B">
        <w:t>DR</w:t>
      </w:r>
      <w:r w:rsidR="006B1DC0" w:rsidRPr="00D6159B">
        <w:t xml:space="preserve">. </w:t>
      </w:r>
      <w:r w:rsidR="00E4626A">
        <w:t>Moreover</w:t>
      </w:r>
      <w:r w:rsidR="00080232" w:rsidRPr="00D6159B">
        <w:t xml:space="preserve">, </w:t>
      </w:r>
      <w:r w:rsidR="006B1DC0" w:rsidRPr="00D6159B">
        <w:t xml:space="preserve">the conversion of biogas </w:t>
      </w:r>
      <w:r w:rsidR="00E4626A">
        <w:t>fed</w:t>
      </w:r>
      <w:r w:rsidR="00E4626A" w:rsidRPr="00D6159B">
        <w:t xml:space="preserve"> </w:t>
      </w:r>
      <w:r w:rsidR="006B1DC0" w:rsidRPr="00D6159B">
        <w:t xml:space="preserve">as a reactant </w:t>
      </w:r>
      <w:r w:rsidR="00E4626A">
        <w:t>to</w:t>
      </w:r>
      <w:r w:rsidR="006B1DC0" w:rsidRPr="00D6159B">
        <w:t xml:space="preserve"> </w:t>
      </w:r>
      <w:r w:rsidR="00C52FFC" w:rsidRPr="00D6159B">
        <w:t>syngas</w:t>
      </w:r>
      <w:r w:rsidR="006B1DC0" w:rsidRPr="00D6159B">
        <w:t xml:space="preserve"> is lower</w:t>
      </w:r>
      <w:r w:rsidR="00474F4D">
        <w:t>,</w:t>
      </w:r>
      <w:r w:rsidR="00080232" w:rsidRPr="00D6159B">
        <w:t xml:space="preserve"> </w:t>
      </w:r>
      <w:r w:rsidR="00474F4D">
        <w:t xml:space="preserve">when </w:t>
      </w:r>
      <w:r w:rsidR="00080232" w:rsidRPr="00D6159B">
        <w:t>compared to DR technology</w:t>
      </w:r>
      <w:r w:rsidR="006B1DC0" w:rsidRPr="00D6159B">
        <w:t xml:space="preserve"> </w:t>
      </w:r>
      <w:r w:rsidR="001B6018">
        <w:rPr>
          <w:rStyle w:val="FootnoteReference"/>
          <w:noProof/>
        </w:rPr>
        <w:fldChar w:fldCharType="begin" w:fldLock="1"/>
      </w:r>
      <w:r w:rsidR="00053C66">
        <w:rPr>
          <w:noProof/>
        </w:rPr>
        <w:instrText>ADDIN CSL_CITATION {"citationItems":[{"id":"ITEM-1","itemData":{"DOI":"10.1021/acs.iecr.0c00755","ISSN":"0888-5885","abstract":"Biogas is considered a renewable source of carbon for methanol production. For this, biogas, containing mainly CH4 and CO2, is first reformed into syngas (a CO/H2 mixture) followed by conversion to methanol. Conventional reformers, however, require additional upgrading steps to adjust the H2:CO ratio in syngas to 2:1; ideal for methanol synthesis. We formerly introduced the concept of bi-reforming that provides the ideal H2:CO ratio by combining dry and steam reforming in one stage without the need for additional syngas ratio adjustments. Based on these experimental bi-reforming findings, we have now developed a thermodynamic model to determine the optimal conditions for the highest possible carbon conversion and minimum coke formation. The proposed process based on bi-reforming was found to be an efficient alternative, delivering the ideal H2:CO ratio of 2 for methanol synthesis with no coke formation (a common challenge in conventional reformers) and complete carbon conversion at atmospheric pressure and temperatures of around 900 °C.","author":[{"dropping-particle":"","family":"Entesari","given":"Nazanin","non-dropping-particle":"","parse-names":false,"suffix":""},{"dropping-particle":"","family":"Goeppert","given":"Alain","non-dropping-particle":"","parse-names":false,"suffix":""},{"dropping-particle":"","family":"Prakash","given":"G. K. Surya","non-dropping-particle":"","parse-names":false,"suffix":""}],"container-title":"Industrial &amp; Engineering Chemistry Research","id":"ITEM-1","issue":"22","issued":{"date-parts":[["2020","6","3"]]},"note":"Parte que interessa: BI REFORMA!","page":"10542-10551","publisher":"American Chemical Society","title":"Renewable Methanol Synthesis through Single Step Bi-reforming of Biogas","type":"article-journal","volume":"59"},"uris":["http://www.mendeley.com/documents/?uuid=5e8be14d-9185-3e36-a814-93122bae1813"]},{"id":"ITEM-2","itemData":{"DOI":"10.1016/j.isci.2020.101082","ISSN":"25890042","abstract":"Energy Resources; Biocatalysis; Energy Storage","author":[{"dropping-particle":"","family":"Zhao","given":"Xianhui","non-dropping-particle":"","parse-names":false,"suffix":""},{"dropping-particle":"","family":"Joseph","given":"Babu","non-dropping-particle":"","parse-names":false,"suffix":""},{"dropping-particle":"","family":"Kuhn","given":"John","non-dropping-particle":"","parse-names":false,"suffix":""},{"dropping-particle":"","family":"Ozcan","given":"Soydan","non-dropping-particle":"","parse-names":false,"suffix":""}],"container-title":"iScience","id":"ITEM-2","issue":"5","issued":{"date-parts":[["2020","5","22"]]},"note":"Passado pelo Corazza, modelagem e simulação!","page":"101082","publisher":"Elsevier Inc.","title":"Biogas Reforming to Syngas: A Review","type":"article-journal","volume":"23"},"uris":["http://www.mendeley.com/documents/?uuid=ff56d2f8-7f89-3cea-9b05-de200bf19f41"]}],"mendeley":{"formattedCitation":"(Entesari et al., 2020; Zhao et al., 2020)","plainTextFormattedCitation":"(Entesari et al., 2020; Zhao et al., 2020)","previouslyFormattedCitation":"(Entesari et al., 2020; Zhao et al., 2020)"},"properties":{"noteIndex":0},"schema":"https://github.com/citation-style-language/schema/raw/master/csl-citation.json"}</w:instrText>
      </w:r>
      <w:r w:rsidR="001B6018">
        <w:rPr>
          <w:rStyle w:val="FootnoteReference"/>
          <w:noProof/>
        </w:rPr>
        <w:fldChar w:fldCharType="separate"/>
      </w:r>
      <w:r w:rsidR="00053C66" w:rsidRPr="00053C66">
        <w:rPr>
          <w:bCs/>
          <w:noProof/>
        </w:rPr>
        <w:t>(Entesari et al., 2020; Zhao et al., 2020)</w:t>
      </w:r>
      <w:r w:rsidR="001B6018">
        <w:rPr>
          <w:rStyle w:val="FootnoteReference"/>
          <w:noProof/>
        </w:rPr>
        <w:fldChar w:fldCharType="end"/>
      </w:r>
      <w:r w:rsidR="00F91CB2">
        <w:rPr>
          <w:noProof/>
        </w:rPr>
        <w:t>.</w:t>
      </w:r>
    </w:p>
    <w:p w14:paraId="0A05D2D9" w14:textId="19CA0680" w:rsidR="00323D2C" w:rsidRDefault="00F575E4" w:rsidP="0027492B">
      <w:pPr>
        <w:pStyle w:val="CETBodytext"/>
      </w:pPr>
      <w:r w:rsidRPr="00AB01F3">
        <w:t xml:space="preserve">Table </w:t>
      </w:r>
      <w:r w:rsidRPr="00AB01F3">
        <w:rPr>
          <w:noProof/>
        </w:rPr>
        <w:t>1</w:t>
      </w:r>
      <w:r w:rsidR="003D33A3" w:rsidRPr="00AB01F3">
        <w:t xml:space="preserve"> shows s</w:t>
      </w:r>
      <w:r w:rsidR="0027492B" w:rsidRPr="00AB01F3">
        <w:t>everal</w:t>
      </w:r>
      <w:r w:rsidR="0027492B" w:rsidRPr="00D6159B">
        <w:t xml:space="preserve"> side reactions</w:t>
      </w:r>
      <w:r w:rsidR="003D33A3">
        <w:t xml:space="preserve"> that take place along with the reforming processes. </w:t>
      </w:r>
      <w:r w:rsidR="0027492B" w:rsidRPr="00D6159B">
        <w:t>CH</w:t>
      </w:r>
      <w:r w:rsidR="0027492B" w:rsidRPr="00D6159B">
        <w:rPr>
          <w:vertAlign w:val="subscript"/>
        </w:rPr>
        <w:t>4</w:t>
      </w:r>
      <w:r w:rsidR="0027492B" w:rsidRPr="00D6159B">
        <w:t xml:space="preserve"> decomposition, </w:t>
      </w:r>
      <w:r w:rsidR="00B330C7" w:rsidRPr="00D6159B">
        <w:t>Boudouard reaction</w:t>
      </w:r>
      <w:r w:rsidR="0027492B" w:rsidRPr="00D6159B">
        <w:t xml:space="preserve">, reverse water-gas shift and carbon-water reaction </w:t>
      </w:r>
      <w:r w:rsidR="00AB01F3">
        <w:t>occur in</w:t>
      </w:r>
      <w:r w:rsidR="0027492B" w:rsidRPr="00D6159B">
        <w:t xml:space="preserve"> DR </w:t>
      </w:r>
      <w:r w:rsidR="001B6018">
        <w:rPr>
          <w:rStyle w:val="FootnoteReference"/>
          <w:noProof/>
        </w:rPr>
        <w:fldChar w:fldCharType="begin" w:fldLock="1"/>
      </w:r>
      <w:r w:rsidR="00053C66">
        <w:rPr>
          <w:noProof/>
        </w:rPr>
        <w:instrText>ADDIN CSL_CITATION {"citationItems":[{"id":"ITEM-1","itemData":{"DOI":"10.1016/j.apenergy.2017.08.007","ISSN":"03062619","abstract":"In this research, a thermodynamic equilibrium model was established using FactSage to study the way to tune H2/CO ratio of syngas produced via dry (CO2) reforming of methane (DRM) for various F-T syntheses aiming at eliminating the use of a water–gas-shift unit. The effects of operating conditions, such as temperature, pressure and CH4/CO2 mole ratio, on CH4 and CO2 conversion, H2 and CO yield, and solid carbon yield in DRM were investigated. These operating conditions were studied in a wide range, i.e., 550–1200 °C for temperature, 0.05–5 MPa for pressure and 0.5–2 for CH4/CO2 mole ratio. The results showed that lower CH4/CO2 ratios favoured high CH4 conversion and CO selectivity, but hampered CO2 conversion and H2 selectivity. However, the increase in pressure hindered CH4 conversion, CO2 conversion, H2 selectivity and CO selectivity except for carbon yield. Since the deactivation of catalyst associated with coke formation is the major obstacle for the industrialization of DRM process, a carbon-free regime of DRM was identified as CH4/CO2 mole ratio = 1 and pressure = 0.1 MPa and temperature &gt;1000 °C. Although the H2/CO ratio could be adjusted by adjusting CH4/CO2 mole ratio and/or pressure to satisfy the requirements of different F-T processes, the adjustment of CH4/CO2 mole ratio was found to be a more efficient way of tuning H2/CO mole ratio than adjusting operating pressure. The dependence of H2/CO ratio in syngas on operating conditions of the DRM process was also revealed in this research. With the assistance of this relationship, optimal operating conditions for DRM could be quickly determined based on the required H2/CO mole ratio for various typical F-T processes. It is shown that when the operating temperature of DRM was raised to over 700 °C, the H2/CO ratio obtained at CH4/CO2 ≤ 1 and P = 0.1 MPa was preferable for the synthesis of olefins, heavy hydrocarbons and oxygenated compounds. Otherwise the syngas was more suitable for the production of alkanes (C1–C5).","author":[{"dropping-particle":"","family":"Cao","given":"Pengfei","non-dropping-particle":"","parse-names":false,"suffix":""},{"dropping-particle":"","family":"Adegbite","given":"Stephen","non-dropping-particle":"","parse-names":false,"suffix":""},{"dropping-particle":"","family":"Zhao","given":"Haitao","non-dropping-particle":"","parse-names":false,"suffix":""},{"dropping-particle":"","family":"Lester","given":"Edward","non-dropping-particle":"","parse-names":false,"suffix":""},{"dropping-particle":"","family":"Wu","given":"Tao","non-dropping-particle":"","parse-names":false,"suffix":""}],"container-title":"Applied Energy","id":"ITEM-1","issued":{"date-parts":[["2018","10"]]},"page":"190-197","title":"Tuning dry reforming of methane for F-T syntheses: A thermodynamic approach","type":"article-journal","volume":"227"},"uris":["http://www.mendeley.com/documents/?uuid=d19a8cb3-8323-35a7-9dda-e891902972d2"]}],"mendeley":{"formattedCitation":"(Cao et al., 2018)","plainTextFormattedCitation":"(Cao et al., 2018)","previouslyFormattedCitation":"(Cao et al., 2018)"},"properties":{"noteIndex":0},"schema":"https://github.com/citation-style-language/schema/raw/master/csl-citation.json"}</w:instrText>
      </w:r>
      <w:r w:rsidR="001B6018">
        <w:rPr>
          <w:rStyle w:val="FootnoteReference"/>
          <w:noProof/>
        </w:rPr>
        <w:fldChar w:fldCharType="separate"/>
      </w:r>
      <w:r w:rsidR="00053C66" w:rsidRPr="00053C66">
        <w:rPr>
          <w:noProof/>
        </w:rPr>
        <w:t>(Cao et al., 2018)</w:t>
      </w:r>
      <w:r w:rsidR="001B6018">
        <w:rPr>
          <w:rStyle w:val="FootnoteReference"/>
          <w:noProof/>
        </w:rPr>
        <w:fldChar w:fldCharType="end"/>
      </w:r>
      <w:r w:rsidR="00F91CB2">
        <w:rPr>
          <w:noProof/>
        </w:rPr>
        <w:t xml:space="preserve">. </w:t>
      </w:r>
      <w:r w:rsidR="00323D2C" w:rsidRPr="00D6159B">
        <w:t>Meanwhile, due the presence of steam and the operating temperature above 800 °C, coke formation in BR can be neglected</w:t>
      </w:r>
      <w:r w:rsidR="00323D2C">
        <w:t xml:space="preserve"> </w:t>
      </w:r>
      <w:r w:rsidR="00323D2C">
        <w:rPr>
          <w:rStyle w:val="FootnoteReference"/>
        </w:rPr>
        <w:fldChar w:fldCharType="begin" w:fldLock="1"/>
      </w:r>
      <w:r w:rsidR="00323D2C">
        <w:instrText>ADDIN CSL_CITATION {"citationItems":[{"id":"ITEM-1","itemData":{"DOI":"10.1021/acs.iecr.0c00755","ISSN":"0888-5885","abstract":"Biogas is considered a renewable source of carbon for methanol production. For this, biogas, containing mainly CH4 and CO2, is first reformed into syngas (a CO/H2 mixture) followed by conversion to methanol. Conventional reformers, however, require additional upgrading steps to adjust the H2:CO ratio in syngas to 2:1; ideal for methanol synthesis. We formerly introduced the concept of bi-reforming that provides the ideal H2:CO ratio by combining dry and steam reforming in one stage without the need for additional syngas ratio adjustments. Based on these experimental bi-reforming findings, we have now developed a thermodynamic model to determine the optimal conditions for the highest possible carbon conversion and minimum coke formation. The proposed process based on bi-reforming was found to be an efficient alternative, delivering the ideal H2:CO ratio of 2 for methanol synthesis with no coke formation (a common challenge in conventional reformers) and complete carbon conversion at atmospheric pressure and temperatures of around 900 °C.","author":[{"dropping-particle":"","family":"Entesari","given":"Nazanin","non-dropping-particle":"","parse-names":false,"suffix":""},{"dropping-particle":"","family":"Goeppert","given":"Alain","non-dropping-particle":"","parse-names":false,"suffix":""},{"dropping-particle":"","family":"Prakash","given":"G. K. Surya","non-dropping-particle":"","parse-names":false,"suffix":""}],"container-title":"Industrial &amp; Engineering Chemistry Research","id":"ITEM-1","issue":"22","issued":{"date-parts":[["2020","6","3"]]},"note":"Parte que interessa: BI REFORMA!","page":"10542-10551","publisher":"American Chemical Society","title":"Renewable Methanol Synthesis through Single Step Bi-reforming of Biogas","type":"article-journal","volume":"59"},"uris":["http://www.mendeley.com/documents/?uuid=5e8be14d-9185-3e36-a814-93122bae1813"]}],"mendeley":{"formattedCitation":"(Entesari et al., 2020)","plainTextFormattedCitation":"(Entesari et al., 2020)","previouslyFormattedCitation":"(Entesari et al., 2020)"},"properties":{"noteIndex":0},"schema":"https://github.com/citation-style-language/schema/raw/master/csl-citation.json"}</w:instrText>
      </w:r>
      <w:r w:rsidR="00323D2C">
        <w:rPr>
          <w:rStyle w:val="FootnoteReference"/>
        </w:rPr>
        <w:fldChar w:fldCharType="separate"/>
      </w:r>
      <w:r w:rsidR="00323D2C" w:rsidRPr="00053C66">
        <w:rPr>
          <w:noProof/>
        </w:rPr>
        <w:t>(Entesari et al., 2020)</w:t>
      </w:r>
      <w:r w:rsidR="00323D2C">
        <w:rPr>
          <w:rStyle w:val="FootnoteReference"/>
        </w:rPr>
        <w:fldChar w:fldCharType="end"/>
      </w:r>
      <w:r w:rsidR="00323D2C" w:rsidRPr="00D6159B">
        <w:t xml:space="preserve">. Thus, reactions </w:t>
      </w:r>
      <w:r w:rsidR="00323D2C" w:rsidRPr="00D6159B">
        <w:rPr>
          <w:noProof/>
        </w:rPr>
        <w:t>1</w:t>
      </w:r>
      <w:r w:rsidR="00323D2C" w:rsidRPr="00D6159B">
        <w:t xml:space="preserve">, </w:t>
      </w:r>
      <w:r w:rsidR="00323D2C" w:rsidRPr="00D6159B">
        <w:rPr>
          <w:noProof/>
        </w:rPr>
        <w:t>3</w:t>
      </w:r>
      <w:r w:rsidR="00323D2C" w:rsidRPr="00D6159B">
        <w:t xml:space="preserve">, </w:t>
      </w:r>
      <w:r w:rsidR="00323D2C" w:rsidRPr="00D6159B">
        <w:rPr>
          <w:noProof/>
        </w:rPr>
        <w:t>4</w:t>
      </w:r>
      <w:r w:rsidR="00323D2C" w:rsidRPr="00D6159B">
        <w:t xml:space="preserve"> and </w:t>
      </w:r>
      <w:r w:rsidR="00323D2C" w:rsidRPr="00D6159B">
        <w:rPr>
          <w:noProof/>
        </w:rPr>
        <w:t>6</w:t>
      </w:r>
      <w:r w:rsidR="00323D2C" w:rsidRPr="00D6159B">
        <w:t xml:space="preserve"> were dismissed for BR </w:t>
      </w:r>
      <w:r w:rsidR="00323D2C">
        <w:t>simulations.</w:t>
      </w:r>
    </w:p>
    <w:p w14:paraId="07E1E360" w14:textId="0771F7FC" w:rsidR="009F2059" w:rsidRDefault="0052162E" w:rsidP="00BA3FE9">
      <w:pPr>
        <w:pStyle w:val="CETTabletitle"/>
      </w:pPr>
      <w:bookmarkStart w:id="1" w:name="_Ref124667796"/>
      <w:r>
        <w:t xml:space="preserve">Table </w:t>
      </w:r>
      <w:r w:rsidR="007E3FB2">
        <w:rPr>
          <w:noProof/>
        </w:rPr>
        <w:t>1</w:t>
      </w:r>
      <w:bookmarkEnd w:id="1"/>
      <w:r w:rsidRPr="00B57B36">
        <w:t xml:space="preserve">: </w:t>
      </w:r>
      <w:r w:rsidRPr="00B330C7">
        <w:t>Main reactions of reforming</w:t>
      </w:r>
      <w:r>
        <w:t xml:space="preserve"> processes</w:t>
      </w:r>
      <w:r w:rsidRPr="00B330C7">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60"/>
        <w:gridCol w:w="3060"/>
        <w:gridCol w:w="2160"/>
        <w:gridCol w:w="1620"/>
        <w:gridCol w:w="1576"/>
      </w:tblGrid>
      <w:tr w:rsidR="0052162E" w:rsidRPr="00B57B36" w14:paraId="2A00F53C" w14:textId="77777777" w:rsidTr="00676E22">
        <w:trPr>
          <w:trHeight w:val="249"/>
        </w:trPr>
        <w:tc>
          <w:tcPr>
            <w:tcW w:w="360" w:type="dxa"/>
            <w:tcBorders>
              <w:top w:val="single" w:sz="12" w:space="0" w:color="008000"/>
              <w:bottom w:val="single" w:sz="6" w:space="0" w:color="008000"/>
            </w:tcBorders>
            <w:shd w:val="clear" w:color="auto" w:fill="FFFFFF"/>
            <w:vAlign w:val="center"/>
          </w:tcPr>
          <w:p w14:paraId="5B99E283" w14:textId="6C37D4B6" w:rsidR="0052162E" w:rsidRPr="00B57B36" w:rsidRDefault="0052162E" w:rsidP="0052162E">
            <w:pPr>
              <w:pStyle w:val="CETBodytext"/>
              <w:rPr>
                <w:lang w:val="en-GB"/>
              </w:rPr>
            </w:pPr>
            <w:r>
              <w:rPr>
                <w:lang w:val="en-GB"/>
              </w:rPr>
              <w:t>Nº</w:t>
            </w:r>
          </w:p>
        </w:tc>
        <w:tc>
          <w:tcPr>
            <w:tcW w:w="3060" w:type="dxa"/>
            <w:tcBorders>
              <w:top w:val="single" w:sz="12" w:space="0" w:color="008000"/>
              <w:bottom w:val="single" w:sz="6" w:space="0" w:color="008000"/>
            </w:tcBorders>
            <w:shd w:val="clear" w:color="auto" w:fill="FFFFFF"/>
            <w:vAlign w:val="center"/>
          </w:tcPr>
          <w:p w14:paraId="399390EF" w14:textId="4D78291F" w:rsidR="0052162E" w:rsidRPr="00B57B36" w:rsidRDefault="0052162E" w:rsidP="0052162E">
            <w:pPr>
              <w:pStyle w:val="CETBodytext"/>
              <w:rPr>
                <w:lang w:val="en-GB"/>
              </w:rPr>
            </w:pPr>
            <w:r w:rsidRPr="00B330C7">
              <w:rPr>
                <w:lang w:val="en-GB"/>
              </w:rPr>
              <w:t>Reaction</w:t>
            </w:r>
          </w:p>
        </w:tc>
        <w:tc>
          <w:tcPr>
            <w:tcW w:w="2160" w:type="dxa"/>
            <w:tcBorders>
              <w:top w:val="single" w:sz="12" w:space="0" w:color="008000"/>
              <w:bottom w:val="single" w:sz="6" w:space="0" w:color="008000"/>
            </w:tcBorders>
            <w:shd w:val="clear" w:color="auto" w:fill="FFFFFF"/>
            <w:vAlign w:val="center"/>
          </w:tcPr>
          <w:p w14:paraId="6D2BF664" w14:textId="2961B0F0" w:rsidR="0052162E" w:rsidRPr="00B57B36" w:rsidRDefault="0052162E" w:rsidP="0052162E">
            <w:pPr>
              <w:pStyle w:val="CETBodytext"/>
              <w:rPr>
                <w:lang w:val="en-GB"/>
              </w:rPr>
            </w:pPr>
            <w:r w:rsidRPr="00B330C7">
              <w:rPr>
                <w:lang w:val="en-GB"/>
              </w:rPr>
              <w:t>Description</w:t>
            </w:r>
          </w:p>
        </w:tc>
        <w:tc>
          <w:tcPr>
            <w:tcW w:w="1620" w:type="dxa"/>
            <w:tcBorders>
              <w:top w:val="single" w:sz="12" w:space="0" w:color="008000"/>
              <w:bottom w:val="single" w:sz="6" w:space="0" w:color="008000"/>
            </w:tcBorders>
            <w:shd w:val="clear" w:color="auto" w:fill="FFFFFF"/>
            <w:vAlign w:val="center"/>
          </w:tcPr>
          <w:p w14:paraId="4A9844CD" w14:textId="1F500EAF" w:rsidR="0052162E" w:rsidRPr="00B57B36" w:rsidRDefault="0052162E" w:rsidP="0052162E">
            <w:pPr>
              <w:pStyle w:val="CETBodytext"/>
              <w:ind w:right="-1"/>
              <w:rPr>
                <w:rFonts w:cs="Arial"/>
                <w:szCs w:val="18"/>
                <w:lang w:val="en-GB"/>
              </w:rPr>
            </w:pPr>
            <w:r w:rsidRPr="00B330C7">
              <w:rPr>
                <w:lang w:val="en-GB"/>
              </w:rPr>
              <w:t>ΔH 298</w:t>
            </w:r>
            <w:r>
              <w:rPr>
                <w:lang w:val="en-GB"/>
              </w:rPr>
              <w:t xml:space="preserve"> </w:t>
            </w:r>
            <w:r w:rsidRPr="00B330C7">
              <w:rPr>
                <w:lang w:val="en-GB"/>
              </w:rPr>
              <w:t>K (kJ/mol)</w:t>
            </w:r>
          </w:p>
        </w:tc>
        <w:tc>
          <w:tcPr>
            <w:tcW w:w="1576" w:type="dxa"/>
            <w:tcBorders>
              <w:top w:val="single" w:sz="12" w:space="0" w:color="008000"/>
              <w:bottom w:val="single" w:sz="6" w:space="0" w:color="008000"/>
            </w:tcBorders>
            <w:shd w:val="clear" w:color="auto" w:fill="FFFFFF"/>
            <w:vAlign w:val="center"/>
          </w:tcPr>
          <w:p w14:paraId="4E944AA8" w14:textId="266D66FC" w:rsidR="0052162E" w:rsidRPr="00B57B36" w:rsidRDefault="0052162E" w:rsidP="0052162E">
            <w:pPr>
              <w:pStyle w:val="CETBodytext"/>
              <w:ind w:right="-1"/>
              <w:jc w:val="center"/>
              <w:rPr>
                <w:rFonts w:cs="Arial"/>
                <w:szCs w:val="18"/>
                <w:lang w:val="en-GB"/>
              </w:rPr>
            </w:pPr>
            <w:r>
              <w:rPr>
                <w:lang w:val="en-GB"/>
              </w:rPr>
              <w:t>Reforming process</w:t>
            </w:r>
          </w:p>
        </w:tc>
      </w:tr>
      <w:tr w:rsidR="0052162E" w:rsidRPr="00B57B36" w14:paraId="45CACBF2" w14:textId="77777777" w:rsidTr="00AE7C43">
        <w:trPr>
          <w:trHeight w:val="216"/>
        </w:trPr>
        <w:tc>
          <w:tcPr>
            <w:tcW w:w="360" w:type="dxa"/>
            <w:shd w:val="clear" w:color="auto" w:fill="FFFFFF"/>
            <w:vAlign w:val="center"/>
          </w:tcPr>
          <w:p w14:paraId="01CCCF59" w14:textId="67E164EB" w:rsidR="0052162E" w:rsidRPr="00B57B36" w:rsidRDefault="0052162E" w:rsidP="0052162E">
            <w:pPr>
              <w:pStyle w:val="CETBodytext"/>
              <w:rPr>
                <w:lang w:val="en-GB"/>
              </w:rPr>
            </w:pPr>
            <w:r w:rsidRPr="008E2E27">
              <w:t>1</w:t>
            </w:r>
          </w:p>
        </w:tc>
        <w:tc>
          <w:tcPr>
            <w:tcW w:w="3060" w:type="dxa"/>
            <w:shd w:val="clear" w:color="auto" w:fill="FFFFFF"/>
            <w:vAlign w:val="center"/>
          </w:tcPr>
          <w:p w14:paraId="293B46ED" w14:textId="4CE97120" w:rsidR="0052162E" w:rsidRPr="0052162E" w:rsidRDefault="008F327E" w:rsidP="0052162E">
            <w:pPr>
              <w:pStyle w:val="CETBodytext"/>
              <w:jc w:val="left"/>
              <w:rPr>
                <w:lang w:val="en-GB"/>
              </w:rPr>
            </w:pPr>
            <m:oMathPara>
              <m:oMathParaPr>
                <m:jc m:val="left"/>
              </m:oMathParaPr>
              <m:oMath>
                <m:sSub>
                  <m:sSubPr>
                    <m:ctrlPr>
                      <w:rPr>
                        <w:rFonts w:ascii="Cambria Math" w:hAnsi="Cambria Math"/>
                      </w:rPr>
                    </m:ctrlPr>
                  </m:sSubPr>
                  <m:e>
                    <m:r>
                      <w:rPr>
                        <w:rFonts w:ascii="Cambria Math" w:hAnsi="Cambria Math"/>
                      </w:rPr>
                      <m:t>C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 xml:space="preserve">↔2 </m:t>
                </m:r>
                <m:r>
                  <w:rPr>
                    <w:rFonts w:ascii="Cambria Math" w:hAnsi="Cambria Math"/>
                  </w:rPr>
                  <m:t>CO</m:t>
                </m:r>
                <m:r>
                  <m:rPr>
                    <m:sty m:val="p"/>
                  </m:rPr>
                  <w:rPr>
                    <w:rFonts w:ascii="Cambria Math" w:hAnsi="Cambria Math"/>
                  </w:rPr>
                  <m:t xml:space="preserve">+2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m:oMathPara>
          </w:p>
        </w:tc>
        <w:tc>
          <w:tcPr>
            <w:tcW w:w="2160" w:type="dxa"/>
            <w:shd w:val="clear" w:color="auto" w:fill="FFFFFF"/>
            <w:vAlign w:val="center"/>
          </w:tcPr>
          <w:p w14:paraId="621CB16A" w14:textId="5AD31B54" w:rsidR="0052162E" w:rsidRPr="00B57B36" w:rsidRDefault="0052162E" w:rsidP="0052162E">
            <w:pPr>
              <w:pStyle w:val="CETBodytext"/>
              <w:rPr>
                <w:lang w:val="en-GB"/>
              </w:rPr>
            </w:pPr>
            <w:r w:rsidRPr="008E2E27">
              <w:t xml:space="preserve">Dry </w:t>
            </w:r>
            <w:r w:rsidR="00AE7C43">
              <w:t>r</w:t>
            </w:r>
            <w:r w:rsidRPr="008E2E27">
              <w:t>eforming</w:t>
            </w:r>
          </w:p>
        </w:tc>
        <w:tc>
          <w:tcPr>
            <w:tcW w:w="1620" w:type="dxa"/>
            <w:shd w:val="clear" w:color="auto" w:fill="FFFFFF"/>
            <w:vAlign w:val="center"/>
          </w:tcPr>
          <w:p w14:paraId="01CF0CA6" w14:textId="17D3A6E4" w:rsidR="0052162E" w:rsidRPr="00B57B36" w:rsidRDefault="0052162E" w:rsidP="0052162E">
            <w:pPr>
              <w:pStyle w:val="CETBodytext"/>
              <w:ind w:right="-1"/>
              <w:rPr>
                <w:rFonts w:cs="Arial"/>
                <w:szCs w:val="18"/>
                <w:lang w:val="en-GB"/>
              </w:rPr>
            </w:pPr>
            <w:r w:rsidRPr="008E2E27">
              <w:t>+ 247</w:t>
            </w:r>
          </w:p>
        </w:tc>
        <w:tc>
          <w:tcPr>
            <w:tcW w:w="1576" w:type="dxa"/>
            <w:shd w:val="clear" w:color="auto" w:fill="FFFFFF"/>
            <w:vAlign w:val="center"/>
          </w:tcPr>
          <w:p w14:paraId="7F24E74F" w14:textId="2DB635E5" w:rsidR="0052162E" w:rsidRPr="00B57B36" w:rsidRDefault="0052162E" w:rsidP="0052162E">
            <w:pPr>
              <w:pStyle w:val="CETBodytext"/>
              <w:ind w:right="-1"/>
              <w:rPr>
                <w:rFonts w:cs="Arial"/>
                <w:szCs w:val="18"/>
                <w:lang w:val="en-GB"/>
              </w:rPr>
            </w:pPr>
            <w:r w:rsidRPr="008E2E27">
              <w:t>DR</w:t>
            </w:r>
          </w:p>
        </w:tc>
      </w:tr>
      <w:tr w:rsidR="0052162E" w:rsidRPr="00B57B36" w14:paraId="533A2E53" w14:textId="77777777" w:rsidTr="00AE7C43">
        <w:trPr>
          <w:trHeight w:val="216"/>
        </w:trPr>
        <w:tc>
          <w:tcPr>
            <w:tcW w:w="360" w:type="dxa"/>
            <w:shd w:val="clear" w:color="auto" w:fill="FFFFFF"/>
            <w:vAlign w:val="center"/>
          </w:tcPr>
          <w:p w14:paraId="021F8F86" w14:textId="423E6D74" w:rsidR="0052162E" w:rsidRPr="00B57B36" w:rsidRDefault="0052162E" w:rsidP="0052162E">
            <w:pPr>
              <w:pStyle w:val="CETBodytext"/>
              <w:rPr>
                <w:lang w:val="en-GB"/>
              </w:rPr>
            </w:pPr>
            <w:r w:rsidRPr="008E2E27">
              <w:t>2</w:t>
            </w:r>
          </w:p>
        </w:tc>
        <w:tc>
          <w:tcPr>
            <w:tcW w:w="3060" w:type="dxa"/>
            <w:shd w:val="clear" w:color="auto" w:fill="FFFFFF"/>
            <w:vAlign w:val="center"/>
          </w:tcPr>
          <w:p w14:paraId="0FD1AB0D" w14:textId="6FF9DE1E" w:rsidR="0052162E" w:rsidRPr="0052162E" w:rsidRDefault="008F327E" w:rsidP="0052162E">
            <w:pPr>
              <w:pStyle w:val="CETBodytext"/>
              <w:jc w:val="left"/>
              <w:rPr>
                <w:lang w:val="en-GB"/>
              </w:rPr>
            </w:pPr>
            <m:oMathPara>
              <m:oMathParaPr>
                <m:jc m:val="left"/>
              </m:oMathParaPr>
              <m:oMath>
                <m:sSub>
                  <m:sSubPr>
                    <m:ctrlPr>
                      <w:rPr>
                        <w:rFonts w:ascii="Cambria Math" w:hAnsi="Cambria Math"/>
                      </w:rPr>
                    </m:ctrlPr>
                  </m:sSubPr>
                  <m:e>
                    <m:r>
                      <m:rPr>
                        <m:sty m:val="p"/>
                      </m:rPr>
                      <w:rPr>
                        <w:rFonts w:ascii="Cambria Math" w:hAnsi="Cambria Math"/>
                      </w:rPr>
                      <m:t xml:space="preserve">3 </m:t>
                    </m:r>
                    <m:r>
                      <w:rPr>
                        <w:rFonts w:ascii="Cambria Math" w:hAnsi="Cambria Math"/>
                      </w:rPr>
                      <m:t>C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2 </m:t>
                    </m:r>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 xml:space="preserve">+ </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 xml:space="preserve">↔4 </m:t>
                </m:r>
                <m:r>
                  <w:rPr>
                    <w:rFonts w:ascii="Cambria Math" w:hAnsi="Cambria Math"/>
                  </w:rPr>
                  <m:t>CO</m:t>
                </m:r>
                <m:r>
                  <m:rPr>
                    <m:sty m:val="p"/>
                  </m:rPr>
                  <w:rPr>
                    <w:rFonts w:ascii="Cambria Math" w:hAnsi="Cambria Math"/>
                  </w:rPr>
                  <m:t xml:space="preserve">+8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m:oMathPara>
          </w:p>
        </w:tc>
        <w:tc>
          <w:tcPr>
            <w:tcW w:w="2160" w:type="dxa"/>
            <w:shd w:val="clear" w:color="auto" w:fill="FFFFFF"/>
            <w:vAlign w:val="center"/>
          </w:tcPr>
          <w:p w14:paraId="799BBB02" w14:textId="73B2AC82" w:rsidR="0052162E" w:rsidRPr="00B57B36" w:rsidRDefault="0052162E" w:rsidP="0052162E">
            <w:pPr>
              <w:pStyle w:val="CETBodytext"/>
              <w:rPr>
                <w:lang w:val="en-GB"/>
              </w:rPr>
            </w:pPr>
            <w:r w:rsidRPr="008E2E27">
              <w:t>Bi</w:t>
            </w:r>
            <w:r w:rsidR="00AE7C43">
              <w:t xml:space="preserve"> </w:t>
            </w:r>
            <w:r w:rsidRPr="008E2E27">
              <w:t>reforming</w:t>
            </w:r>
          </w:p>
        </w:tc>
        <w:tc>
          <w:tcPr>
            <w:tcW w:w="1620" w:type="dxa"/>
            <w:shd w:val="clear" w:color="auto" w:fill="FFFFFF"/>
            <w:vAlign w:val="center"/>
          </w:tcPr>
          <w:p w14:paraId="66622FCA" w14:textId="0F0D8B9D" w:rsidR="0052162E" w:rsidRPr="00B57B36" w:rsidRDefault="0052162E" w:rsidP="0052162E">
            <w:pPr>
              <w:pStyle w:val="CETBodytext"/>
              <w:ind w:right="-1"/>
              <w:rPr>
                <w:rFonts w:cs="Arial"/>
                <w:szCs w:val="18"/>
                <w:lang w:val="en-GB"/>
              </w:rPr>
            </w:pPr>
            <w:r w:rsidRPr="008E2E27">
              <w:t>+ 659</w:t>
            </w:r>
          </w:p>
        </w:tc>
        <w:tc>
          <w:tcPr>
            <w:tcW w:w="1576" w:type="dxa"/>
            <w:shd w:val="clear" w:color="auto" w:fill="FFFFFF"/>
            <w:vAlign w:val="center"/>
          </w:tcPr>
          <w:p w14:paraId="5FD04028" w14:textId="15B1B53E" w:rsidR="0052162E" w:rsidRPr="00B57B36" w:rsidRDefault="0052162E" w:rsidP="0052162E">
            <w:pPr>
              <w:pStyle w:val="CETBodytext"/>
              <w:ind w:right="-1"/>
              <w:rPr>
                <w:rFonts w:cs="Arial"/>
                <w:szCs w:val="18"/>
                <w:lang w:val="en-GB"/>
              </w:rPr>
            </w:pPr>
            <w:r w:rsidRPr="008E2E27">
              <w:t>BR</w:t>
            </w:r>
          </w:p>
        </w:tc>
      </w:tr>
      <w:tr w:rsidR="0052162E" w:rsidRPr="00B57B36" w14:paraId="1AB733DF" w14:textId="77777777" w:rsidTr="00AE7C43">
        <w:trPr>
          <w:trHeight w:val="216"/>
        </w:trPr>
        <w:tc>
          <w:tcPr>
            <w:tcW w:w="360" w:type="dxa"/>
            <w:shd w:val="clear" w:color="auto" w:fill="FFFFFF"/>
            <w:vAlign w:val="center"/>
          </w:tcPr>
          <w:p w14:paraId="1F3E77BA" w14:textId="5D82CFA2" w:rsidR="0052162E" w:rsidRPr="00B57B36" w:rsidRDefault="0052162E" w:rsidP="0052162E">
            <w:pPr>
              <w:pStyle w:val="CETBodytext"/>
              <w:rPr>
                <w:lang w:val="en-GB"/>
              </w:rPr>
            </w:pPr>
            <w:r w:rsidRPr="008E2E27">
              <w:t>3</w:t>
            </w:r>
          </w:p>
        </w:tc>
        <w:tc>
          <w:tcPr>
            <w:tcW w:w="3060" w:type="dxa"/>
            <w:shd w:val="clear" w:color="auto" w:fill="FFFFFF"/>
            <w:vAlign w:val="center"/>
          </w:tcPr>
          <w:p w14:paraId="3A83ED38" w14:textId="7E6457F5" w:rsidR="0052162E" w:rsidRPr="0052162E" w:rsidRDefault="008F327E" w:rsidP="0052162E">
            <w:pPr>
              <w:pStyle w:val="CETBodytext"/>
              <w:jc w:val="left"/>
              <w:rPr>
                <w:lang w:val="en-GB"/>
              </w:rPr>
            </w:pPr>
            <m:oMathPara>
              <m:oMathParaPr>
                <m:jc m:val="left"/>
              </m:oMathParaPr>
              <m:oMath>
                <m:sSub>
                  <m:sSubPr>
                    <m:ctrlPr>
                      <w:rPr>
                        <w:rFonts w:ascii="Cambria Math" w:hAnsi="Cambria Math"/>
                      </w:rPr>
                    </m:ctrlPr>
                  </m:sSubPr>
                  <m:e>
                    <m:r>
                      <w:rPr>
                        <w:rFonts w:ascii="Cambria Math" w:hAnsi="Cambria Math"/>
                      </w:rPr>
                      <m:t>C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m:t>
                    </m:r>
                    <m:r>
                      <w:rPr>
                        <w:rFonts w:ascii="Cambria Math" w:hAnsi="Cambria Math"/>
                      </w:rPr>
                      <m:t>s</m:t>
                    </m:r>
                    <m:r>
                      <m:rPr>
                        <m:sty m:val="p"/>
                      </m:rPr>
                      <w:rPr>
                        <w:rFonts w:ascii="Cambria Math" w:hAnsi="Cambria Math"/>
                      </w:rPr>
                      <m:t>)</m:t>
                    </m:r>
                  </m:sub>
                </m:sSub>
                <m:r>
                  <m:rPr>
                    <m:sty m:val="p"/>
                  </m:rPr>
                  <w:rPr>
                    <w:rFonts w:ascii="Cambria Math" w:hAnsi="Cambria Math"/>
                  </w:rPr>
                  <m:t xml:space="preserve">+2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m:oMathPara>
          </w:p>
        </w:tc>
        <w:tc>
          <w:tcPr>
            <w:tcW w:w="2160" w:type="dxa"/>
            <w:shd w:val="clear" w:color="auto" w:fill="FFFFFF"/>
            <w:vAlign w:val="center"/>
          </w:tcPr>
          <w:p w14:paraId="72303E3B" w14:textId="6A8F5799" w:rsidR="0052162E" w:rsidRPr="00B57B36" w:rsidRDefault="0052162E" w:rsidP="0052162E">
            <w:pPr>
              <w:pStyle w:val="CETBodytext"/>
              <w:rPr>
                <w:lang w:val="en-GB"/>
              </w:rPr>
            </w:pPr>
            <w:r w:rsidRPr="008E2E27">
              <w:t>Methane Decomposition</w:t>
            </w:r>
          </w:p>
        </w:tc>
        <w:tc>
          <w:tcPr>
            <w:tcW w:w="1620" w:type="dxa"/>
            <w:shd w:val="clear" w:color="auto" w:fill="FFFFFF"/>
            <w:vAlign w:val="center"/>
          </w:tcPr>
          <w:p w14:paraId="3FD042D0" w14:textId="182083B1" w:rsidR="0052162E" w:rsidRPr="00B57B36" w:rsidRDefault="0052162E" w:rsidP="0052162E">
            <w:pPr>
              <w:pStyle w:val="CETBodytext"/>
              <w:ind w:right="-1"/>
              <w:rPr>
                <w:rFonts w:cs="Arial"/>
                <w:szCs w:val="18"/>
                <w:lang w:val="en-GB"/>
              </w:rPr>
            </w:pPr>
            <w:r w:rsidRPr="008E2E27">
              <w:t>+ 75</w:t>
            </w:r>
          </w:p>
        </w:tc>
        <w:tc>
          <w:tcPr>
            <w:tcW w:w="1576" w:type="dxa"/>
            <w:shd w:val="clear" w:color="auto" w:fill="FFFFFF"/>
            <w:vAlign w:val="center"/>
          </w:tcPr>
          <w:p w14:paraId="339FF643" w14:textId="3268E17D" w:rsidR="0052162E" w:rsidRPr="00B57B36" w:rsidRDefault="0052162E" w:rsidP="0052162E">
            <w:pPr>
              <w:pStyle w:val="CETBodytext"/>
              <w:ind w:right="-1"/>
              <w:rPr>
                <w:rFonts w:cs="Arial"/>
                <w:szCs w:val="18"/>
                <w:lang w:val="en-GB"/>
              </w:rPr>
            </w:pPr>
            <w:r w:rsidRPr="008E2E27">
              <w:t>DR</w:t>
            </w:r>
          </w:p>
        </w:tc>
      </w:tr>
      <w:tr w:rsidR="0052162E" w:rsidRPr="00B57B36" w14:paraId="72423775" w14:textId="77777777" w:rsidTr="00AE7C43">
        <w:trPr>
          <w:trHeight w:val="216"/>
        </w:trPr>
        <w:tc>
          <w:tcPr>
            <w:tcW w:w="360" w:type="dxa"/>
            <w:shd w:val="clear" w:color="auto" w:fill="FFFFFF"/>
            <w:vAlign w:val="center"/>
          </w:tcPr>
          <w:p w14:paraId="34D0269C" w14:textId="7C9F371F" w:rsidR="0052162E" w:rsidRPr="00B57B36" w:rsidRDefault="0052162E" w:rsidP="0052162E">
            <w:pPr>
              <w:pStyle w:val="CETBodytext"/>
              <w:rPr>
                <w:lang w:val="en-GB"/>
              </w:rPr>
            </w:pPr>
            <w:r w:rsidRPr="008E2E27">
              <w:t>4</w:t>
            </w:r>
          </w:p>
        </w:tc>
        <w:tc>
          <w:tcPr>
            <w:tcW w:w="3060" w:type="dxa"/>
            <w:shd w:val="clear" w:color="auto" w:fill="FFFFFF"/>
            <w:vAlign w:val="center"/>
          </w:tcPr>
          <w:p w14:paraId="3066049E" w14:textId="7FB8EFC6" w:rsidR="0052162E" w:rsidRPr="0052162E" w:rsidRDefault="0052162E" w:rsidP="0052162E">
            <w:pPr>
              <w:pStyle w:val="CETBodytext"/>
              <w:jc w:val="left"/>
              <w:rPr>
                <w:lang w:val="en-GB"/>
              </w:rPr>
            </w:pPr>
            <m:oMathPara>
              <m:oMathParaPr>
                <m:jc m:val="left"/>
              </m:oMathParaPr>
              <m:oMath>
                <m:r>
                  <m:rPr>
                    <m:sty m:val="p"/>
                  </m:rPr>
                  <w:rPr>
                    <w:rFonts w:ascii="Cambria Math" w:hAnsi="Cambria Math"/>
                  </w:rPr>
                  <m:t xml:space="preserve">2 </m:t>
                </m:r>
                <m:r>
                  <w:rPr>
                    <w:rFonts w:ascii="Cambria Math" w:hAnsi="Cambria Math"/>
                  </w:rPr>
                  <m:t>CO↔</m:t>
                </m:r>
                <m:sSub>
                  <m:sSubPr>
                    <m:ctrlPr>
                      <w:rPr>
                        <w:rFonts w:ascii="Cambria Math" w:hAnsi="Cambria Math"/>
                      </w:rPr>
                    </m:ctrlPr>
                  </m:sSubPr>
                  <m:e>
                    <m:r>
                      <w:rPr>
                        <w:rFonts w:ascii="Cambria Math" w:hAnsi="Cambria Math"/>
                      </w:rPr>
                      <m:t>C</m:t>
                    </m:r>
                  </m:e>
                  <m:sub>
                    <m:r>
                      <m:rPr>
                        <m:sty m:val="p"/>
                      </m:rPr>
                      <w:rPr>
                        <w:rFonts w:ascii="Cambria Math" w:hAnsi="Cambria Math"/>
                      </w:rPr>
                      <m:t>(</m:t>
                    </m:r>
                    <m:r>
                      <w:rPr>
                        <w:rFonts w:ascii="Cambria Math" w:hAnsi="Cambria Math"/>
                      </w:rPr>
                      <m:t>s</m:t>
                    </m:r>
                    <m:r>
                      <m:rPr>
                        <m:sty m:val="p"/>
                      </m:rPr>
                      <w:rPr>
                        <w:rFonts w:ascii="Cambria Math" w:hAnsi="Cambria Math"/>
                      </w:rPr>
                      <m: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oMath>
            </m:oMathPara>
          </w:p>
        </w:tc>
        <w:tc>
          <w:tcPr>
            <w:tcW w:w="2160" w:type="dxa"/>
            <w:shd w:val="clear" w:color="auto" w:fill="FFFFFF"/>
            <w:vAlign w:val="center"/>
          </w:tcPr>
          <w:p w14:paraId="54CBE1FC" w14:textId="7CD3A4B3" w:rsidR="0052162E" w:rsidRPr="00B57B36" w:rsidRDefault="0052162E" w:rsidP="0052162E">
            <w:pPr>
              <w:pStyle w:val="CETBodytext"/>
              <w:rPr>
                <w:lang w:val="en-GB"/>
              </w:rPr>
            </w:pPr>
            <w:r w:rsidRPr="008E2E27">
              <w:t>Boudouard reaction</w:t>
            </w:r>
          </w:p>
        </w:tc>
        <w:tc>
          <w:tcPr>
            <w:tcW w:w="1620" w:type="dxa"/>
            <w:shd w:val="clear" w:color="auto" w:fill="FFFFFF"/>
            <w:vAlign w:val="center"/>
          </w:tcPr>
          <w:p w14:paraId="2CA9706B" w14:textId="5E626D73" w:rsidR="0052162E" w:rsidRPr="00B57B36" w:rsidRDefault="0052162E" w:rsidP="0052162E">
            <w:pPr>
              <w:pStyle w:val="CETBodytext"/>
              <w:ind w:right="-1"/>
              <w:rPr>
                <w:rFonts w:cs="Arial"/>
                <w:szCs w:val="18"/>
                <w:lang w:val="en-GB"/>
              </w:rPr>
            </w:pPr>
            <w:r w:rsidRPr="008E2E27">
              <w:t>- 171</w:t>
            </w:r>
          </w:p>
        </w:tc>
        <w:tc>
          <w:tcPr>
            <w:tcW w:w="1576" w:type="dxa"/>
            <w:shd w:val="clear" w:color="auto" w:fill="FFFFFF"/>
            <w:vAlign w:val="center"/>
          </w:tcPr>
          <w:p w14:paraId="7B4A739D" w14:textId="010DC074" w:rsidR="0052162E" w:rsidRPr="00B57B36" w:rsidRDefault="0052162E" w:rsidP="0052162E">
            <w:pPr>
              <w:pStyle w:val="CETBodytext"/>
              <w:ind w:right="-1"/>
              <w:rPr>
                <w:rFonts w:cs="Arial"/>
                <w:szCs w:val="18"/>
                <w:lang w:val="en-GB"/>
              </w:rPr>
            </w:pPr>
            <w:r w:rsidRPr="008E2E27">
              <w:t>DR</w:t>
            </w:r>
          </w:p>
        </w:tc>
      </w:tr>
      <w:tr w:rsidR="0052162E" w:rsidRPr="00B57B36" w14:paraId="1142F419" w14:textId="77777777" w:rsidTr="00AE7C43">
        <w:trPr>
          <w:trHeight w:val="216"/>
        </w:trPr>
        <w:tc>
          <w:tcPr>
            <w:tcW w:w="360" w:type="dxa"/>
            <w:shd w:val="clear" w:color="auto" w:fill="FFFFFF"/>
            <w:vAlign w:val="center"/>
          </w:tcPr>
          <w:p w14:paraId="0ECFCFB0" w14:textId="079CD64B" w:rsidR="0052162E" w:rsidRPr="00B57B36" w:rsidRDefault="0052162E" w:rsidP="0052162E">
            <w:pPr>
              <w:pStyle w:val="CETBodytext"/>
              <w:rPr>
                <w:lang w:val="en-GB"/>
              </w:rPr>
            </w:pPr>
            <w:r w:rsidRPr="008E2E27">
              <w:t>5</w:t>
            </w:r>
          </w:p>
        </w:tc>
        <w:tc>
          <w:tcPr>
            <w:tcW w:w="3060" w:type="dxa"/>
            <w:shd w:val="clear" w:color="auto" w:fill="FFFFFF"/>
            <w:vAlign w:val="center"/>
          </w:tcPr>
          <w:p w14:paraId="555F5639" w14:textId="26D5BEE9" w:rsidR="0052162E" w:rsidRPr="0052162E" w:rsidRDefault="008F327E" w:rsidP="0052162E">
            <w:pPr>
              <w:pStyle w:val="CETBodytext"/>
              <w:jc w:val="left"/>
              <w:rPr>
                <w:lang w:val="en-GB"/>
              </w:rPr>
            </w:pPr>
            <m:oMathPara>
              <m:oMathParaPr>
                <m:jc m:val="left"/>
              </m:oMathParaPr>
              <m:oMath>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r>
                  <w:rPr>
                    <w:rFonts w:ascii="Cambria Math" w:hAnsi="Cambria Math"/>
                  </w:rPr>
                  <m:t>CO</m:t>
                </m:r>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tc>
        <w:tc>
          <w:tcPr>
            <w:tcW w:w="2160" w:type="dxa"/>
            <w:shd w:val="clear" w:color="auto" w:fill="FFFFFF"/>
            <w:vAlign w:val="center"/>
          </w:tcPr>
          <w:p w14:paraId="457BA6E4" w14:textId="7109B071" w:rsidR="0052162E" w:rsidRPr="00B57B36" w:rsidRDefault="0052162E" w:rsidP="0052162E">
            <w:pPr>
              <w:pStyle w:val="CETBodytext"/>
              <w:rPr>
                <w:lang w:val="en-GB"/>
              </w:rPr>
            </w:pPr>
            <w:r w:rsidRPr="008E2E27">
              <w:t>Reverse Water Gas Shift</w:t>
            </w:r>
          </w:p>
        </w:tc>
        <w:tc>
          <w:tcPr>
            <w:tcW w:w="1620" w:type="dxa"/>
            <w:shd w:val="clear" w:color="auto" w:fill="FFFFFF"/>
            <w:vAlign w:val="center"/>
          </w:tcPr>
          <w:p w14:paraId="33BE5F08" w14:textId="1BC2E5A9" w:rsidR="0052162E" w:rsidRPr="00B57B36" w:rsidRDefault="0052162E" w:rsidP="0052162E">
            <w:pPr>
              <w:pStyle w:val="CETBodytext"/>
              <w:ind w:right="-1"/>
              <w:rPr>
                <w:rFonts w:cs="Arial"/>
                <w:szCs w:val="18"/>
                <w:lang w:val="en-GB"/>
              </w:rPr>
            </w:pPr>
            <w:r w:rsidRPr="008E2E27">
              <w:t>+ 41</w:t>
            </w:r>
          </w:p>
        </w:tc>
        <w:tc>
          <w:tcPr>
            <w:tcW w:w="1576" w:type="dxa"/>
            <w:shd w:val="clear" w:color="auto" w:fill="FFFFFF"/>
            <w:vAlign w:val="center"/>
          </w:tcPr>
          <w:p w14:paraId="29508675" w14:textId="1EF15758" w:rsidR="0052162E" w:rsidRPr="00B57B36" w:rsidRDefault="0052162E" w:rsidP="0052162E">
            <w:pPr>
              <w:pStyle w:val="CETBodytext"/>
              <w:ind w:right="-1"/>
              <w:rPr>
                <w:rFonts w:cs="Arial"/>
                <w:szCs w:val="18"/>
                <w:lang w:val="en-GB"/>
              </w:rPr>
            </w:pPr>
            <w:r w:rsidRPr="008E2E27">
              <w:t>DR and BR</w:t>
            </w:r>
          </w:p>
        </w:tc>
      </w:tr>
      <w:tr w:rsidR="0052162E" w:rsidRPr="00B57B36" w14:paraId="4AAD78DA" w14:textId="77777777" w:rsidTr="00AE7C43">
        <w:trPr>
          <w:trHeight w:val="203"/>
        </w:trPr>
        <w:tc>
          <w:tcPr>
            <w:tcW w:w="360" w:type="dxa"/>
            <w:shd w:val="clear" w:color="auto" w:fill="FFFFFF"/>
            <w:vAlign w:val="center"/>
          </w:tcPr>
          <w:p w14:paraId="0FFED244" w14:textId="2BB0815E" w:rsidR="0052162E" w:rsidRPr="00B57B36" w:rsidRDefault="0052162E" w:rsidP="0052162E">
            <w:pPr>
              <w:pStyle w:val="CETBodytext"/>
              <w:ind w:right="-1"/>
              <w:rPr>
                <w:rFonts w:cs="Arial"/>
                <w:szCs w:val="18"/>
                <w:lang w:val="en-GB"/>
              </w:rPr>
            </w:pPr>
            <w:r w:rsidRPr="008E2E27">
              <w:t>6</w:t>
            </w:r>
          </w:p>
        </w:tc>
        <w:tc>
          <w:tcPr>
            <w:tcW w:w="3060" w:type="dxa"/>
            <w:shd w:val="clear" w:color="auto" w:fill="FFFFFF"/>
            <w:vAlign w:val="center"/>
          </w:tcPr>
          <w:p w14:paraId="3DD53BE4" w14:textId="4C26B6DB" w:rsidR="00630E31" w:rsidRPr="00630E31" w:rsidRDefault="0052162E" w:rsidP="00630E31">
            <w:pPr>
              <w:pStyle w:val="CETBodytext"/>
              <w:ind w:right="-1"/>
              <w:jc w:val="left"/>
              <w:rPr>
                <w:rFonts w:cs="Arial"/>
              </w:rPr>
            </w:pPr>
            <m:oMathPara>
              <m:oMathParaPr>
                <m:jc m:val="left"/>
              </m:oMathParaPr>
              <m:oMath>
                <m:r>
                  <w:rPr>
                    <w:rFonts w:ascii="Cambria Math" w:hAnsi="Cambria Math"/>
                  </w:rPr>
                  <m:t>C</m:t>
                </m:r>
                <m:r>
                  <m:rPr>
                    <m:sty m:val="p"/>
                  </m:rPr>
                  <w:rPr>
                    <w:rFonts w:ascii="Cambria Math" w:hAnsi="Cambria Math"/>
                  </w:rPr>
                  <m:t xml:space="preserve">+2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2 </m:t>
                    </m:r>
                    <m:r>
                      <w:rPr>
                        <w:rFonts w:ascii="Cambria Math" w:hAnsi="Cambria Math"/>
                      </w:rPr>
                      <m:t>H</m:t>
                    </m:r>
                  </m:e>
                  <m:sub>
                    <m:r>
                      <m:rPr>
                        <m:sty m:val="p"/>
                      </m:rPr>
                      <w:rPr>
                        <w:rFonts w:ascii="Cambria Math" w:hAnsi="Cambria Math"/>
                      </w:rPr>
                      <m:t>2</m:t>
                    </m:r>
                  </m:sub>
                </m:sSub>
              </m:oMath>
            </m:oMathPara>
          </w:p>
        </w:tc>
        <w:tc>
          <w:tcPr>
            <w:tcW w:w="2160" w:type="dxa"/>
            <w:shd w:val="clear" w:color="auto" w:fill="FFFFFF"/>
            <w:vAlign w:val="center"/>
          </w:tcPr>
          <w:p w14:paraId="386774B8" w14:textId="4E8A201E" w:rsidR="0052162E" w:rsidRPr="00B57B36" w:rsidRDefault="0052162E" w:rsidP="0052162E">
            <w:pPr>
              <w:pStyle w:val="CETBodytext"/>
              <w:ind w:right="-1"/>
              <w:rPr>
                <w:rFonts w:cs="Arial"/>
                <w:szCs w:val="18"/>
                <w:lang w:val="en-GB"/>
              </w:rPr>
            </w:pPr>
            <w:r w:rsidRPr="008E2E27">
              <w:t>Carbon-Water reaction</w:t>
            </w:r>
          </w:p>
        </w:tc>
        <w:tc>
          <w:tcPr>
            <w:tcW w:w="1620" w:type="dxa"/>
            <w:shd w:val="clear" w:color="auto" w:fill="FFFFFF"/>
            <w:vAlign w:val="center"/>
          </w:tcPr>
          <w:p w14:paraId="73F576FB" w14:textId="23FEFBBD" w:rsidR="0052162E" w:rsidRPr="00B57B36" w:rsidRDefault="0052162E" w:rsidP="0052162E">
            <w:pPr>
              <w:pStyle w:val="CETBodytext"/>
              <w:ind w:right="-1"/>
              <w:rPr>
                <w:rFonts w:cs="Arial"/>
                <w:szCs w:val="18"/>
                <w:lang w:val="en-GB"/>
              </w:rPr>
            </w:pPr>
            <w:r w:rsidRPr="008E2E27">
              <w:t>+ 90</w:t>
            </w:r>
          </w:p>
        </w:tc>
        <w:tc>
          <w:tcPr>
            <w:tcW w:w="1576" w:type="dxa"/>
            <w:shd w:val="clear" w:color="auto" w:fill="FFFFFF"/>
            <w:vAlign w:val="center"/>
          </w:tcPr>
          <w:p w14:paraId="2AE2679B" w14:textId="080C372A" w:rsidR="0052162E" w:rsidRPr="00B57B36" w:rsidRDefault="0052162E" w:rsidP="0052162E">
            <w:pPr>
              <w:pStyle w:val="CETBodytext"/>
              <w:ind w:right="-1"/>
              <w:rPr>
                <w:rFonts w:cs="Arial"/>
                <w:szCs w:val="18"/>
                <w:lang w:val="en-GB"/>
              </w:rPr>
            </w:pPr>
            <w:r w:rsidRPr="008E2E27">
              <w:t>DR</w:t>
            </w:r>
          </w:p>
        </w:tc>
      </w:tr>
    </w:tbl>
    <w:p w14:paraId="479638A0" w14:textId="66F77E5A" w:rsidR="00BA3FE9" w:rsidRDefault="00BA3FE9" w:rsidP="00BA3FE9">
      <w:pPr>
        <w:pStyle w:val="CETBodytext"/>
      </w:pPr>
      <w:r>
        <w:lastRenderedPageBreak/>
        <w:t xml:space="preserve">To simulate the two catalytic reforming processes (DR and </w:t>
      </w:r>
      <w:r w:rsidR="00CB23A7">
        <w:t>BR) using</w:t>
      </w:r>
      <w:r w:rsidR="004E37BF">
        <w:t xml:space="preserve"> </w:t>
      </w:r>
      <w:r w:rsidR="00551A35">
        <w:t xml:space="preserve">the </w:t>
      </w:r>
      <w:r w:rsidRPr="00C77D1E">
        <w:t>Aspen Plus V12.1®</w:t>
      </w:r>
      <w:r w:rsidR="00551A35">
        <w:t xml:space="preserve"> simulator</w:t>
      </w:r>
      <w:r>
        <w:t xml:space="preserve">, the Peng-Robinson equation of state was </w:t>
      </w:r>
      <w:r w:rsidR="00551A35">
        <w:t>selected</w:t>
      </w:r>
      <w:r w:rsidR="00E21966">
        <w:t xml:space="preserve"> to represent the </w:t>
      </w:r>
      <w:r w:rsidR="005F3866">
        <w:t>liquid-vapor equilibrium</w:t>
      </w:r>
      <w:r>
        <w:t>. Also, for both</w:t>
      </w:r>
      <w:r w:rsidRPr="008E4D0C">
        <w:t xml:space="preserve"> processes</w:t>
      </w:r>
      <w:r>
        <w:t>,</w:t>
      </w:r>
      <w:r w:rsidRPr="008E4D0C">
        <w:t xml:space="preserve"> RGibbs</w:t>
      </w:r>
      <w:r>
        <w:t xml:space="preserve"> equilibrium</w:t>
      </w:r>
      <w:r w:rsidRPr="008E4D0C">
        <w:t xml:space="preserve"> reactor was used</w:t>
      </w:r>
      <w:r w:rsidRPr="00440AE3">
        <w:t>.</w:t>
      </w:r>
      <w:r>
        <w:t xml:space="preserve"> </w:t>
      </w:r>
      <w:r w:rsidRPr="003328E8">
        <w:t xml:space="preserve">Two </w:t>
      </w:r>
      <w:r w:rsidR="003B72AA">
        <w:t>outputs</w:t>
      </w:r>
      <w:r w:rsidR="003B72AA" w:rsidRPr="003328E8">
        <w:t xml:space="preserve"> </w:t>
      </w:r>
      <w:r w:rsidRPr="003328E8">
        <w:t xml:space="preserve">were established to evaluate the </w:t>
      </w:r>
      <w:r>
        <w:t xml:space="preserve">systems </w:t>
      </w:r>
      <w:r w:rsidRPr="003328E8">
        <w:t>behavior</w:t>
      </w:r>
      <w:r w:rsidRPr="00510A88">
        <w:t>: CH</w:t>
      </w:r>
      <w:r w:rsidRPr="00510A88">
        <w:rPr>
          <w:vertAlign w:val="subscript"/>
        </w:rPr>
        <w:t>4</w:t>
      </w:r>
      <w:r w:rsidRPr="00510A88">
        <w:t xml:space="preserve"> and CO</w:t>
      </w:r>
      <w:r w:rsidRPr="00510A88">
        <w:rPr>
          <w:vertAlign w:val="subscript"/>
        </w:rPr>
        <w:t>2</w:t>
      </w:r>
      <w:r w:rsidRPr="00510A88">
        <w:t xml:space="preserve"> conversions</w:t>
      </w:r>
      <w:r w:rsidR="00510A88" w:rsidRPr="00510A88">
        <w:t xml:space="preserve"> (equations 1 and 2, respectively)</w:t>
      </w:r>
      <w:r w:rsidRPr="00510A88">
        <w:t>.</w:t>
      </w:r>
      <w:r w:rsidRPr="003328E8">
        <w:t xml:space="preserve"> The impact caused on these </w:t>
      </w:r>
      <w:r w:rsidR="00DF7853">
        <w:t>responses</w:t>
      </w:r>
      <w:r w:rsidR="00DF7853" w:rsidRPr="003328E8">
        <w:t xml:space="preserve"> </w:t>
      </w:r>
      <w:r w:rsidRPr="003328E8">
        <w:t>was analyzed based on changes in temperature, pressure and feed composition</w:t>
      </w:r>
      <w:r>
        <w:t xml:space="preserve">. The proposed scenarios are described in </w:t>
      </w:r>
      <w:r w:rsidRPr="00676E22">
        <w:t>Table 2</w:t>
      </w:r>
      <w:r>
        <w:t xml:space="preserve"> </w:t>
      </w:r>
      <w:r w:rsidR="0021108D">
        <w:t xml:space="preserve">and 3 </w:t>
      </w:r>
      <w:r w:rsidRPr="00676E22">
        <w:t xml:space="preserve">for </w:t>
      </w:r>
      <w:r w:rsidR="0021108D">
        <w:t xml:space="preserve">both </w:t>
      </w:r>
      <w:r w:rsidR="00AE1C97">
        <w:t>dry reforming</w:t>
      </w:r>
      <w:r w:rsidR="00AE1C97" w:rsidRPr="00676E22">
        <w:t xml:space="preserve"> </w:t>
      </w:r>
      <w:r w:rsidRPr="00676E22">
        <w:t xml:space="preserve">and </w:t>
      </w:r>
      <w:r w:rsidR="00AE1C97">
        <w:t xml:space="preserve">bi reforming </w:t>
      </w:r>
      <w:r w:rsidR="0021108D">
        <w:t>process</w:t>
      </w:r>
      <w:r w:rsidR="00AE1C97">
        <w:t>es</w:t>
      </w:r>
      <w:r w:rsidR="0021108D">
        <w:t>, respectively.</w:t>
      </w:r>
    </w:p>
    <w:tbl>
      <w:tblPr>
        <w:tblW w:w="5000" w:type="pct"/>
        <w:tblLook w:val="04A0" w:firstRow="1" w:lastRow="0" w:firstColumn="1" w:lastColumn="0" w:noHBand="0" w:noVBand="1"/>
      </w:tblPr>
      <w:tblGrid>
        <w:gridCol w:w="7986"/>
        <w:gridCol w:w="801"/>
      </w:tblGrid>
      <w:tr w:rsidR="007A1498" w:rsidRPr="00510A88" w14:paraId="6AAE0C5C" w14:textId="77777777" w:rsidTr="005F7656">
        <w:tc>
          <w:tcPr>
            <w:tcW w:w="7986" w:type="dxa"/>
            <w:shd w:val="clear" w:color="auto" w:fill="auto"/>
            <w:vAlign w:val="center"/>
          </w:tcPr>
          <w:p w14:paraId="4FF80AA5" w14:textId="77777777" w:rsidR="007A1498" w:rsidRPr="00510A88" w:rsidRDefault="008F327E" w:rsidP="00510A88">
            <w:pPr>
              <w:pStyle w:val="CETEquation"/>
              <w:rPr>
                <w:rFonts w:cs="Arial"/>
              </w:rPr>
            </w:pPr>
            <m:oMathPara>
              <m:oMathParaPr>
                <m:jc m:val="left"/>
              </m:oMathParaPr>
              <m:oMath>
                <m:sSub>
                  <m:sSubPr>
                    <m:ctrlPr>
                      <w:rPr>
                        <w:rFonts w:ascii="Cambria Math" w:hAnsi="Cambria Math" w:cs="Arial"/>
                      </w:rPr>
                    </m:ctrlPr>
                  </m:sSubPr>
                  <m:e>
                    <m:r>
                      <w:rPr>
                        <w:rFonts w:ascii="Cambria Math" w:hAnsi="Cambria Math" w:cs="Arial"/>
                      </w:rPr>
                      <m:t>CH</m:t>
                    </m:r>
                  </m:e>
                  <m:sub>
                    <m:r>
                      <m:rPr>
                        <m:sty m:val="p"/>
                      </m:rPr>
                      <w:rPr>
                        <w:rFonts w:ascii="Cambria Math" w:hAnsi="Cambria Math" w:cs="Arial"/>
                      </w:rPr>
                      <m:t>4</m:t>
                    </m:r>
                  </m:sub>
                </m:sSub>
                <m:r>
                  <m:rPr>
                    <m:sty m:val="p"/>
                  </m:rPr>
                  <w:rPr>
                    <w:rFonts w:ascii="Cambria Math" w:hAnsi="Cambria Math" w:cs="Arial"/>
                  </w:rPr>
                  <m:t xml:space="preserve"> </m:t>
                </m:r>
                <m:r>
                  <w:rPr>
                    <w:rFonts w:ascii="Cambria Math" w:hAnsi="Cambria Math" w:cs="Arial"/>
                  </w:rPr>
                  <m:t>conversion</m:t>
                </m:r>
                <m:r>
                  <m:rPr>
                    <m:sty m:val="p"/>
                  </m:rPr>
                  <w:rPr>
                    <w:rFonts w:ascii="Cambria Math" w:hAnsi="Cambria Math" w:cs="Arial"/>
                  </w:rPr>
                  <m:t xml:space="preserve"> </m:t>
                </m:r>
                <m:d>
                  <m:dPr>
                    <m:ctrlPr>
                      <w:rPr>
                        <w:rFonts w:ascii="Cambria Math" w:hAnsi="Cambria Math" w:cs="Arial"/>
                      </w:rPr>
                    </m:ctrlPr>
                  </m:dPr>
                  <m:e>
                    <m:r>
                      <m:rPr>
                        <m:sty m:val="p"/>
                      </m:rPr>
                      <w:rPr>
                        <w:rFonts w:ascii="Cambria Math" w:hAnsi="Cambria Math" w:cs="Arial"/>
                      </w:rPr>
                      <m:t>%</m:t>
                    </m:r>
                  </m:e>
                </m:d>
                <m:r>
                  <m:rPr>
                    <m:sty m:val="p"/>
                  </m:rPr>
                  <w:rPr>
                    <w:rFonts w:ascii="Cambria Math" w:hAnsi="Cambria Math" w:cs="Arial"/>
                  </w:rPr>
                  <m:t xml:space="preserve">= 100% ∙ </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CH</m:t>
                        </m:r>
                      </m:e>
                      <m:sub>
                        <m:r>
                          <m:rPr>
                            <m:sty m:val="p"/>
                          </m:rPr>
                          <w:rPr>
                            <w:rFonts w:ascii="Cambria Math" w:hAnsi="Cambria Math" w:cs="Arial"/>
                          </w:rPr>
                          <m:t xml:space="preserve"> 4</m:t>
                        </m:r>
                      </m:sub>
                    </m:sSub>
                    <m:r>
                      <m:rPr>
                        <m:sty m:val="p"/>
                      </m:rPr>
                      <w:rPr>
                        <w:rFonts w:ascii="Cambria Math" w:hAnsi="Cambria Math" w:cs="Arial"/>
                      </w:rPr>
                      <m:t xml:space="preserve"> </m:t>
                    </m:r>
                    <m:r>
                      <w:rPr>
                        <w:rFonts w:ascii="Cambria Math" w:hAnsi="Cambria Math" w:cs="Arial"/>
                      </w:rPr>
                      <m:t>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CH</m:t>
                        </m:r>
                      </m:e>
                      <m:sub>
                        <m:r>
                          <m:rPr>
                            <m:sty m:val="p"/>
                          </m:rPr>
                          <w:rPr>
                            <w:rFonts w:ascii="Cambria Math" w:hAnsi="Cambria Math" w:cs="Arial"/>
                          </w:rPr>
                          <m:t>4</m:t>
                        </m:r>
                      </m:sub>
                    </m:sSub>
                    <m:r>
                      <m:rPr>
                        <m:sty m:val="p"/>
                      </m:rPr>
                      <w:rPr>
                        <w:rFonts w:ascii="Cambria Math" w:hAnsi="Cambria Math" w:cs="Arial"/>
                      </w:rPr>
                      <m:t xml:space="preserve"> </m:t>
                    </m:r>
                    <m:r>
                      <w:rPr>
                        <w:rFonts w:ascii="Cambria Math" w:hAnsi="Cambria Math" w:cs="Arial"/>
                      </w:rPr>
                      <m:t>out</m:t>
                    </m:r>
                  </m:num>
                  <m:den>
                    <m:sSub>
                      <m:sSubPr>
                        <m:ctrlPr>
                          <w:rPr>
                            <w:rFonts w:ascii="Cambria Math" w:hAnsi="Cambria Math" w:cs="Arial"/>
                          </w:rPr>
                        </m:ctrlPr>
                      </m:sSubPr>
                      <m:e>
                        <m:r>
                          <w:rPr>
                            <w:rFonts w:ascii="Cambria Math" w:hAnsi="Cambria Math" w:cs="Arial"/>
                          </w:rPr>
                          <m:t>CH</m:t>
                        </m:r>
                      </m:e>
                      <m:sub>
                        <m:r>
                          <m:rPr>
                            <m:sty m:val="p"/>
                          </m:rPr>
                          <w:rPr>
                            <w:rFonts w:ascii="Cambria Math" w:hAnsi="Cambria Math" w:cs="Arial"/>
                          </w:rPr>
                          <m:t xml:space="preserve"> 4</m:t>
                        </m:r>
                      </m:sub>
                    </m:sSub>
                    <m:r>
                      <m:rPr>
                        <m:sty m:val="p"/>
                      </m:rPr>
                      <w:rPr>
                        <w:rFonts w:ascii="Cambria Math" w:hAnsi="Cambria Math" w:cs="Arial"/>
                      </w:rPr>
                      <m:t xml:space="preserve"> </m:t>
                    </m:r>
                    <m:r>
                      <w:rPr>
                        <w:rFonts w:ascii="Cambria Math" w:hAnsi="Cambria Math" w:cs="Arial"/>
                      </w:rPr>
                      <m:t>in</m:t>
                    </m:r>
                  </m:den>
                </m:f>
              </m:oMath>
            </m:oMathPara>
          </w:p>
        </w:tc>
        <w:tc>
          <w:tcPr>
            <w:tcW w:w="801" w:type="dxa"/>
            <w:shd w:val="clear" w:color="auto" w:fill="auto"/>
            <w:vAlign w:val="center"/>
          </w:tcPr>
          <w:p w14:paraId="79BD352E" w14:textId="77777777" w:rsidR="007A1498" w:rsidRPr="00510A88" w:rsidRDefault="007A1498" w:rsidP="00510A88">
            <w:pPr>
              <w:pStyle w:val="CETEquation"/>
              <w:rPr>
                <w:rFonts w:cs="Arial"/>
              </w:rPr>
            </w:pPr>
            <w:r w:rsidRPr="00510A88">
              <w:rPr>
                <w:rFonts w:cs="Arial"/>
              </w:rPr>
              <w:t>(1)</w:t>
            </w:r>
          </w:p>
        </w:tc>
      </w:tr>
      <w:tr w:rsidR="007B5CD0" w:rsidRPr="00510A88" w14:paraId="04205CAF" w14:textId="77777777" w:rsidTr="007B5CD0">
        <w:tc>
          <w:tcPr>
            <w:tcW w:w="7986" w:type="dxa"/>
            <w:shd w:val="clear" w:color="auto" w:fill="auto"/>
            <w:vAlign w:val="center"/>
          </w:tcPr>
          <w:p w14:paraId="3444762F" w14:textId="6FF33C4A" w:rsidR="007B5CD0" w:rsidRPr="00510A88" w:rsidRDefault="008F327E" w:rsidP="00510A88">
            <w:pPr>
              <w:pStyle w:val="CETEquation"/>
              <w:rPr>
                <w:rFonts w:cs="Arial"/>
              </w:rPr>
            </w:pPr>
            <m:oMathPara>
              <m:oMathParaPr>
                <m:jc m:val="left"/>
              </m:oMathParaPr>
              <m:oMath>
                <m:sSub>
                  <m:sSubPr>
                    <m:ctrlPr>
                      <w:rPr>
                        <w:rFonts w:ascii="Cambria Math" w:hAnsi="Cambria Math" w:cs="Arial"/>
                      </w:rPr>
                    </m:ctrlPr>
                  </m:sSubPr>
                  <m:e>
                    <m:r>
                      <w:rPr>
                        <w:rFonts w:ascii="Cambria Math" w:hAnsi="Cambria Math" w:cs="Arial"/>
                      </w:rPr>
                      <m:t>CO</m:t>
                    </m:r>
                  </m:e>
                  <m:sub>
                    <m:r>
                      <m:rPr>
                        <m:sty m:val="p"/>
                      </m:rPr>
                      <w:rPr>
                        <w:rFonts w:ascii="Cambria Math" w:hAnsi="Cambria Math" w:cs="Arial"/>
                      </w:rPr>
                      <m:t>2</m:t>
                    </m:r>
                  </m:sub>
                </m:sSub>
                <m:r>
                  <m:rPr>
                    <m:sty m:val="p"/>
                  </m:rPr>
                  <w:rPr>
                    <w:rFonts w:ascii="Cambria Math" w:hAnsi="Cambria Math" w:cs="Arial"/>
                  </w:rPr>
                  <m:t xml:space="preserve"> </m:t>
                </m:r>
                <m:r>
                  <w:rPr>
                    <w:rFonts w:ascii="Cambria Math" w:hAnsi="Cambria Math" w:cs="Arial"/>
                  </w:rPr>
                  <m:t>conversion</m:t>
                </m:r>
                <m:r>
                  <m:rPr>
                    <m:sty m:val="p"/>
                  </m:rPr>
                  <w:rPr>
                    <w:rFonts w:ascii="Cambria Math" w:hAnsi="Cambria Math" w:cs="Arial"/>
                  </w:rPr>
                  <m:t xml:space="preserve"> </m:t>
                </m:r>
                <m:d>
                  <m:dPr>
                    <m:ctrlPr>
                      <w:rPr>
                        <w:rFonts w:ascii="Cambria Math" w:hAnsi="Cambria Math" w:cs="Arial"/>
                      </w:rPr>
                    </m:ctrlPr>
                  </m:dPr>
                  <m:e>
                    <m:r>
                      <m:rPr>
                        <m:sty m:val="p"/>
                      </m:rPr>
                      <w:rPr>
                        <w:rFonts w:ascii="Cambria Math" w:hAnsi="Cambria Math" w:cs="Arial"/>
                      </w:rPr>
                      <m:t>%</m:t>
                    </m:r>
                  </m:e>
                </m:d>
                <m:r>
                  <m:rPr>
                    <m:sty m:val="p"/>
                  </m:rPr>
                  <w:rPr>
                    <w:rFonts w:ascii="Cambria Math" w:hAnsi="Cambria Math" w:cs="Arial"/>
                  </w:rPr>
                  <m:t xml:space="preserve">= 100% ∙ </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CO</m:t>
                        </m:r>
                      </m:e>
                      <m:sub>
                        <m:r>
                          <m:rPr>
                            <m:sty m:val="p"/>
                          </m:rPr>
                          <w:rPr>
                            <w:rFonts w:ascii="Cambria Math" w:hAnsi="Cambria Math" w:cs="Arial"/>
                          </w:rPr>
                          <m:t>2</m:t>
                        </m:r>
                      </m:sub>
                    </m:sSub>
                    <m:r>
                      <m:rPr>
                        <m:sty m:val="p"/>
                      </m:rPr>
                      <w:rPr>
                        <w:rFonts w:ascii="Cambria Math" w:hAnsi="Cambria Math" w:cs="Arial"/>
                      </w:rPr>
                      <m:t xml:space="preserve"> </m:t>
                    </m:r>
                    <m:r>
                      <w:rPr>
                        <w:rFonts w:ascii="Cambria Math" w:hAnsi="Cambria Math" w:cs="Arial"/>
                      </w:rPr>
                      <m:t>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CO</m:t>
                        </m:r>
                      </m:e>
                      <m:sub>
                        <m:r>
                          <m:rPr>
                            <m:sty m:val="p"/>
                          </m:rPr>
                          <w:rPr>
                            <w:rFonts w:ascii="Cambria Math" w:hAnsi="Cambria Math" w:cs="Arial"/>
                          </w:rPr>
                          <m:t>2</m:t>
                        </m:r>
                      </m:sub>
                    </m:sSub>
                    <m:r>
                      <m:rPr>
                        <m:sty m:val="p"/>
                      </m:rPr>
                      <w:rPr>
                        <w:rFonts w:ascii="Cambria Math" w:hAnsi="Cambria Math" w:cs="Arial"/>
                      </w:rPr>
                      <m:t xml:space="preserve"> </m:t>
                    </m:r>
                    <m:r>
                      <w:rPr>
                        <w:rFonts w:ascii="Cambria Math" w:hAnsi="Cambria Math" w:cs="Arial"/>
                      </w:rPr>
                      <m:t>out</m:t>
                    </m:r>
                  </m:num>
                  <m:den>
                    <m:sSub>
                      <m:sSubPr>
                        <m:ctrlPr>
                          <w:rPr>
                            <w:rFonts w:ascii="Cambria Math" w:hAnsi="Cambria Math" w:cs="Arial"/>
                          </w:rPr>
                        </m:ctrlPr>
                      </m:sSubPr>
                      <m:e>
                        <m:r>
                          <w:rPr>
                            <w:rFonts w:ascii="Cambria Math" w:hAnsi="Cambria Math" w:cs="Arial"/>
                          </w:rPr>
                          <m:t>CO</m:t>
                        </m:r>
                      </m:e>
                      <m:sub>
                        <m:r>
                          <m:rPr>
                            <m:sty m:val="p"/>
                          </m:rPr>
                          <w:rPr>
                            <w:rFonts w:ascii="Cambria Math" w:hAnsi="Cambria Math" w:cs="Arial"/>
                          </w:rPr>
                          <m:t>2</m:t>
                        </m:r>
                      </m:sub>
                    </m:sSub>
                    <m:r>
                      <m:rPr>
                        <m:sty m:val="p"/>
                      </m:rPr>
                      <w:rPr>
                        <w:rFonts w:ascii="Cambria Math" w:hAnsi="Cambria Math" w:cs="Arial"/>
                      </w:rPr>
                      <m:t xml:space="preserve"> </m:t>
                    </m:r>
                    <m:r>
                      <w:rPr>
                        <w:rFonts w:ascii="Cambria Math" w:hAnsi="Cambria Math" w:cs="Arial"/>
                      </w:rPr>
                      <m:t>in</m:t>
                    </m:r>
                  </m:den>
                </m:f>
              </m:oMath>
            </m:oMathPara>
          </w:p>
        </w:tc>
        <w:tc>
          <w:tcPr>
            <w:tcW w:w="801" w:type="dxa"/>
            <w:shd w:val="clear" w:color="auto" w:fill="auto"/>
            <w:vAlign w:val="center"/>
          </w:tcPr>
          <w:p w14:paraId="4176C2EA" w14:textId="1C54A14F" w:rsidR="007B5CD0" w:rsidRPr="00510A88" w:rsidRDefault="007B5CD0" w:rsidP="00510A88">
            <w:pPr>
              <w:pStyle w:val="CETEquation"/>
              <w:rPr>
                <w:rFonts w:cs="Arial"/>
              </w:rPr>
            </w:pPr>
            <w:r w:rsidRPr="00510A88">
              <w:rPr>
                <w:rFonts w:cs="Arial"/>
              </w:rPr>
              <w:t>(</w:t>
            </w:r>
            <w:r w:rsidR="007A1498" w:rsidRPr="00510A88">
              <w:rPr>
                <w:rFonts w:cs="Arial"/>
              </w:rPr>
              <w:t>2</w:t>
            </w:r>
            <w:r w:rsidRPr="00510A88">
              <w:rPr>
                <w:rFonts w:cs="Arial"/>
              </w:rPr>
              <w:t>)</w:t>
            </w:r>
          </w:p>
        </w:tc>
      </w:tr>
    </w:tbl>
    <w:p w14:paraId="6CB96104" w14:textId="2330ABD2" w:rsidR="00676E22" w:rsidRDefault="00676E22" w:rsidP="00676E22">
      <w:pPr>
        <w:pStyle w:val="CETTabletitle"/>
        <w:rPr>
          <w:highlight w:val="cyan"/>
        </w:rPr>
      </w:pPr>
      <w:bookmarkStart w:id="2" w:name="_Ref124871702"/>
      <w:r w:rsidRPr="00676E22">
        <w:t xml:space="preserve">Table </w:t>
      </w:r>
      <w:r w:rsidR="007E3FB2">
        <w:rPr>
          <w:noProof/>
        </w:rPr>
        <w:t>2</w:t>
      </w:r>
      <w:bookmarkEnd w:id="2"/>
      <w:r>
        <w:t>:</w:t>
      </w:r>
      <w:r w:rsidRPr="00676E22">
        <w:t xml:space="preserve"> Analyzed scenarios for </w:t>
      </w:r>
      <w:r w:rsidR="00024D2F">
        <w:t>the dry reforming process (</w:t>
      </w:r>
      <w:r w:rsidRPr="00676E22">
        <w:t>DR</w:t>
      </w:r>
      <w:r w:rsidR="00024D2F">
        <w:t>)</w:t>
      </w:r>
      <w: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02"/>
        <w:gridCol w:w="1751"/>
        <w:gridCol w:w="1577"/>
        <w:gridCol w:w="2160"/>
      </w:tblGrid>
      <w:tr w:rsidR="00676E22" w:rsidRPr="00B57B36" w14:paraId="43B264B7" w14:textId="77777777" w:rsidTr="00676E22">
        <w:trPr>
          <w:trHeight w:val="186"/>
        </w:trPr>
        <w:tc>
          <w:tcPr>
            <w:tcW w:w="902" w:type="dxa"/>
            <w:tcBorders>
              <w:top w:val="single" w:sz="12" w:space="0" w:color="008000"/>
              <w:bottom w:val="single" w:sz="6" w:space="0" w:color="008000"/>
            </w:tcBorders>
            <w:shd w:val="clear" w:color="auto" w:fill="FFFFFF"/>
            <w:vAlign w:val="center"/>
          </w:tcPr>
          <w:p w14:paraId="02393D24" w14:textId="4FBE74FA" w:rsidR="00676E22" w:rsidRPr="00B57B36" w:rsidRDefault="00676E22" w:rsidP="00676E22">
            <w:pPr>
              <w:pStyle w:val="CETBodytext"/>
              <w:jc w:val="left"/>
              <w:rPr>
                <w:lang w:val="en-GB"/>
              </w:rPr>
            </w:pPr>
            <w:r>
              <w:rPr>
                <w:lang w:val="en-GB"/>
              </w:rPr>
              <w:t>Scenarios</w:t>
            </w:r>
          </w:p>
        </w:tc>
        <w:tc>
          <w:tcPr>
            <w:tcW w:w="1751" w:type="dxa"/>
            <w:tcBorders>
              <w:top w:val="single" w:sz="12" w:space="0" w:color="008000"/>
              <w:bottom w:val="single" w:sz="6" w:space="0" w:color="008000"/>
            </w:tcBorders>
            <w:shd w:val="clear" w:color="auto" w:fill="FFFFFF"/>
            <w:vAlign w:val="center"/>
          </w:tcPr>
          <w:p w14:paraId="68EB5256" w14:textId="6CC4C7C9" w:rsidR="00676E22" w:rsidRPr="00B57B36" w:rsidRDefault="00676E22" w:rsidP="00676E22">
            <w:pPr>
              <w:pStyle w:val="CETBodytext"/>
              <w:jc w:val="left"/>
              <w:rPr>
                <w:lang w:val="en-GB"/>
              </w:rPr>
            </w:pPr>
            <w:r>
              <w:rPr>
                <w:lang w:val="en-GB"/>
              </w:rPr>
              <w:t>Temperature (ºC)</w:t>
            </w:r>
          </w:p>
        </w:tc>
        <w:tc>
          <w:tcPr>
            <w:tcW w:w="1577" w:type="dxa"/>
            <w:tcBorders>
              <w:top w:val="single" w:sz="12" w:space="0" w:color="008000"/>
              <w:bottom w:val="single" w:sz="6" w:space="0" w:color="008000"/>
            </w:tcBorders>
            <w:shd w:val="clear" w:color="auto" w:fill="FFFFFF"/>
            <w:vAlign w:val="center"/>
          </w:tcPr>
          <w:p w14:paraId="26C2994B" w14:textId="7BFC6F9B" w:rsidR="00676E22" w:rsidRPr="00B57B36" w:rsidRDefault="00676E22" w:rsidP="00676E22">
            <w:pPr>
              <w:pStyle w:val="CETBodytext"/>
              <w:jc w:val="left"/>
              <w:rPr>
                <w:lang w:val="en-GB"/>
              </w:rPr>
            </w:pPr>
            <w:r>
              <w:rPr>
                <w:lang w:val="en-GB"/>
              </w:rPr>
              <w:t>Pressure (MPa)</w:t>
            </w:r>
          </w:p>
        </w:tc>
        <w:tc>
          <w:tcPr>
            <w:tcW w:w="2160" w:type="dxa"/>
            <w:tcBorders>
              <w:top w:val="single" w:sz="12" w:space="0" w:color="008000"/>
              <w:bottom w:val="single" w:sz="6" w:space="0" w:color="008000"/>
            </w:tcBorders>
            <w:shd w:val="clear" w:color="auto" w:fill="FFFFFF"/>
            <w:vAlign w:val="center"/>
          </w:tcPr>
          <w:p w14:paraId="127F99E1" w14:textId="59D9199C" w:rsidR="00676E22" w:rsidRPr="00B57B36" w:rsidRDefault="00676E22" w:rsidP="00676E22">
            <w:pPr>
              <w:pStyle w:val="CETBodytext"/>
              <w:ind w:right="-1"/>
              <w:jc w:val="left"/>
              <w:rPr>
                <w:rFonts w:cs="Arial"/>
                <w:szCs w:val="18"/>
                <w:lang w:val="en-GB"/>
              </w:rPr>
            </w:pPr>
            <w:r>
              <w:rPr>
                <w:rFonts w:cs="Arial"/>
                <w:szCs w:val="18"/>
                <w:lang w:val="en-GB"/>
              </w:rPr>
              <w:t>Composition (CH</w:t>
            </w:r>
            <w:proofErr w:type="gramStart"/>
            <w:r w:rsidRPr="00676E22">
              <w:rPr>
                <w:rFonts w:cs="Arial"/>
                <w:szCs w:val="18"/>
                <w:vertAlign w:val="subscript"/>
                <w:lang w:val="en-GB"/>
              </w:rPr>
              <w:t>4</w:t>
            </w:r>
            <w:r>
              <w:rPr>
                <w:rFonts w:cs="Arial"/>
                <w:szCs w:val="18"/>
                <w:lang w:val="en-GB"/>
              </w:rPr>
              <w:t>:CO</w:t>
            </w:r>
            <w:r w:rsidRPr="00676E22">
              <w:rPr>
                <w:rFonts w:cs="Arial"/>
                <w:szCs w:val="18"/>
                <w:vertAlign w:val="subscript"/>
                <w:lang w:val="en-GB"/>
              </w:rPr>
              <w:t>2</w:t>
            </w:r>
            <w:proofErr w:type="gramEnd"/>
            <w:r>
              <w:rPr>
                <w:rFonts w:cs="Arial"/>
                <w:szCs w:val="18"/>
                <w:lang w:val="en-GB"/>
              </w:rPr>
              <w:t>)</w:t>
            </w:r>
          </w:p>
        </w:tc>
      </w:tr>
      <w:tr w:rsidR="00676E22" w:rsidRPr="00B57B36" w14:paraId="1546D748" w14:textId="77777777" w:rsidTr="00676E22">
        <w:trPr>
          <w:trHeight w:val="206"/>
        </w:trPr>
        <w:tc>
          <w:tcPr>
            <w:tcW w:w="902" w:type="dxa"/>
            <w:shd w:val="clear" w:color="auto" w:fill="FFFFFF"/>
            <w:vAlign w:val="center"/>
          </w:tcPr>
          <w:p w14:paraId="2DCEA6C2" w14:textId="1B062326" w:rsidR="00676E22" w:rsidRPr="00B57B36" w:rsidRDefault="00676E22" w:rsidP="00676E22">
            <w:pPr>
              <w:pStyle w:val="CETBodytext"/>
              <w:jc w:val="left"/>
              <w:rPr>
                <w:lang w:val="en-GB"/>
              </w:rPr>
            </w:pPr>
            <w:r>
              <w:rPr>
                <w:lang w:val="en-GB"/>
              </w:rPr>
              <w:t>01</w:t>
            </w:r>
          </w:p>
        </w:tc>
        <w:tc>
          <w:tcPr>
            <w:tcW w:w="1751" w:type="dxa"/>
            <w:shd w:val="clear" w:color="auto" w:fill="FFFFFF"/>
            <w:vAlign w:val="center"/>
          </w:tcPr>
          <w:p w14:paraId="6BE037FE" w14:textId="57E57507" w:rsidR="00676E22" w:rsidRPr="00B57B36" w:rsidRDefault="00676E22" w:rsidP="00676E22">
            <w:pPr>
              <w:pStyle w:val="CETBodytext"/>
              <w:jc w:val="left"/>
              <w:rPr>
                <w:lang w:val="en-GB"/>
              </w:rPr>
            </w:pPr>
            <w:r>
              <w:rPr>
                <w:lang w:val="en-GB"/>
              </w:rPr>
              <w:t>400 - 1100</w:t>
            </w:r>
          </w:p>
        </w:tc>
        <w:tc>
          <w:tcPr>
            <w:tcW w:w="1577" w:type="dxa"/>
            <w:shd w:val="clear" w:color="auto" w:fill="FFFFFF"/>
            <w:vAlign w:val="center"/>
          </w:tcPr>
          <w:p w14:paraId="13D0EB1C" w14:textId="0A1BE027" w:rsidR="00676E22" w:rsidRPr="00B57B36" w:rsidRDefault="00676E22" w:rsidP="00676E22">
            <w:pPr>
              <w:pStyle w:val="CETBodytext"/>
              <w:jc w:val="left"/>
              <w:rPr>
                <w:lang w:val="en-GB"/>
              </w:rPr>
            </w:pPr>
            <w:r>
              <w:rPr>
                <w:lang w:val="en-GB"/>
              </w:rPr>
              <w:t>0.05, 0.1, 1.0, 5.0</w:t>
            </w:r>
          </w:p>
        </w:tc>
        <w:tc>
          <w:tcPr>
            <w:tcW w:w="2160" w:type="dxa"/>
            <w:shd w:val="clear" w:color="auto" w:fill="FFFFFF"/>
            <w:vAlign w:val="center"/>
          </w:tcPr>
          <w:p w14:paraId="50D850EF" w14:textId="30E1072E" w:rsidR="00676E22" w:rsidRPr="00B57B36" w:rsidRDefault="00676E22" w:rsidP="00676E22">
            <w:pPr>
              <w:pStyle w:val="CETBodytext"/>
              <w:ind w:right="-1"/>
              <w:jc w:val="left"/>
              <w:rPr>
                <w:rFonts w:cs="Arial"/>
                <w:szCs w:val="18"/>
                <w:lang w:val="en-GB"/>
              </w:rPr>
            </w:pPr>
            <w:r>
              <w:rPr>
                <w:rFonts w:cs="Arial"/>
                <w:szCs w:val="18"/>
                <w:lang w:val="en-GB"/>
              </w:rPr>
              <w:t>3:2</w:t>
            </w:r>
          </w:p>
        </w:tc>
      </w:tr>
      <w:tr w:rsidR="00676E22" w:rsidRPr="00B57B36" w14:paraId="533337AA" w14:textId="77777777" w:rsidTr="00676E22">
        <w:trPr>
          <w:trHeight w:val="197"/>
        </w:trPr>
        <w:tc>
          <w:tcPr>
            <w:tcW w:w="902" w:type="dxa"/>
            <w:shd w:val="clear" w:color="auto" w:fill="FFFFFF"/>
            <w:vAlign w:val="center"/>
          </w:tcPr>
          <w:p w14:paraId="59BDA418" w14:textId="0B582635" w:rsidR="00676E22" w:rsidRPr="00B57B36" w:rsidRDefault="00676E22" w:rsidP="00676E22">
            <w:pPr>
              <w:pStyle w:val="CETBodytext"/>
              <w:ind w:right="-1"/>
              <w:jc w:val="left"/>
              <w:rPr>
                <w:rFonts w:cs="Arial"/>
                <w:szCs w:val="18"/>
                <w:lang w:val="en-GB"/>
              </w:rPr>
            </w:pPr>
            <w:r>
              <w:rPr>
                <w:rFonts w:cs="Arial"/>
                <w:szCs w:val="18"/>
                <w:lang w:val="en-GB"/>
              </w:rPr>
              <w:t>02</w:t>
            </w:r>
          </w:p>
        </w:tc>
        <w:tc>
          <w:tcPr>
            <w:tcW w:w="1751" w:type="dxa"/>
            <w:shd w:val="clear" w:color="auto" w:fill="FFFFFF"/>
            <w:vAlign w:val="center"/>
          </w:tcPr>
          <w:p w14:paraId="5B4D1CBC" w14:textId="36CA15C6" w:rsidR="00676E22" w:rsidRPr="00B57B36" w:rsidRDefault="00676E22" w:rsidP="00676E22">
            <w:pPr>
              <w:pStyle w:val="CETBodytext"/>
              <w:ind w:right="-1"/>
              <w:jc w:val="left"/>
              <w:rPr>
                <w:rFonts w:cs="Arial"/>
                <w:szCs w:val="18"/>
                <w:lang w:val="en-GB"/>
              </w:rPr>
            </w:pPr>
            <w:r>
              <w:rPr>
                <w:lang w:val="en-GB"/>
              </w:rPr>
              <w:t>400 - 1100</w:t>
            </w:r>
          </w:p>
        </w:tc>
        <w:tc>
          <w:tcPr>
            <w:tcW w:w="1577" w:type="dxa"/>
            <w:shd w:val="clear" w:color="auto" w:fill="FFFFFF"/>
            <w:vAlign w:val="center"/>
          </w:tcPr>
          <w:p w14:paraId="38544757" w14:textId="0E32DC57" w:rsidR="00676E22" w:rsidRPr="00B57B36" w:rsidRDefault="00676E22" w:rsidP="00676E22">
            <w:pPr>
              <w:pStyle w:val="CETBodytext"/>
              <w:ind w:right="-1"/>
              <w:jc w:val="left"/>
              <w:rPr>
                <w:rFonts w:cs="Arial"/>
                <w:szCs w:val="18"/>
                <w:lang w:val="en-GB"/>
              </w:rPr>
            </w:pPr>
            <w:r>
              <w:rPr>
                <w:rFonts w:cs="Arial"/>
                <w:szCs w:val="18"/>
                <w:lang w:val="en-GB"/>
              </w:rPr>
              <w:t>0.1</w:t>
            </w:r>
          </w:p>
        </w:tc>
        <w:tc>
          <w:tcPr>
            <w:tcW w:w="2160" w:type="dxa"/>
            <w:shd w:val="clear" w:color="auto" w:fill="FFFFFF"/>
            <w:vAlign w:val="center"/>
          </w:tcPr>
          <w:p w14:paraId="1441B5CA" w14:textId="0B827F40" w:rsidR="00676E22" w:rsidRPr="00B57B36" w:rsidRDefault="00676E22" w:rsidP="00676E22">
            <w:pPr>
              <w:pStyle w:val="CETBodytext"/>
              <w:ind w:right="-1"/>
              <w:jc w:val="left"/>
              <w:rPr>
                <w:rFonts w:cs="Arial"/>
                <w:szCs w:val="18"/>
                <w:lang w:val="en-GB"/>
              </w:rPr>
            </w:pPr>
            <w:r>
              <w:rPr>
                <w:rFonts w:cs="Arial"/>
                <w:szCs w:val="18"/>
                <w:lang w:val="en-GB"/>
              </w:rPr>
              <w:t>2:1, 3:2, 1:1</w:t>
            </w:r>
          </w:p>
        </w:tc>
      </w:tr>
    </w:tbl>
    <w:p w14:paraId="391AA823" w14:textId="51E0B9BC" w:rsidR="00676E22" w:rsidRDefault="00676E22" w:rsidP="00676E22">
      <w:pPr>
        <w:pStyle w:val="CETTabletitle"/>
        <w:rPr>
          <w:highlight w:val="cyan"/>
        </w:rPr>
      </w:pPr>
      <w:bookmarkStart w:id="3" w:name="_Ref124871855"/>
      <w:r>
        <w:t xml:space="preserve">Table </w:t>
      </w:r>
      <w:r w:rsidR="007E3FB2">
        <w:rPr>
          <w:noProof/>
        </w:rPr>
        <w:t>3</w:t>
      </w:r>
      <w:bookmarkEnd w:id="3"/>
      <w:r>
        <w:t xml:space="preserve">: Analyzed scenarios for </w:t>
      </w:r>
      <w:r w:rsidR="00024D2F">
        <w:t>the bi-reforming process (</w:t>
      </w:r>
      <w:r>
        <w:t>BR</w:t>
      </w:r>
      <w:r w:rsidR="00024D2F">
        <w:t>)</w:t>
      </w:r>
      <w: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02"/>
        <w:gridCol w:w="1751"/>
        <w:gridCol w:w="1577"/>
        <w:gridCol w:w="2340"/>
      </w:tblGrid>
      <w:tr w:rsidR="00676E22" w:rsidRPr="00B57B36" w14:paraId="0D683555" w14:textId="77777777" w:rsidTr="00676E22">
        <w:trPr>
          <w:trHeight w:val="186"/>
        </w:trPr>
        <w:tc>
          <w:tcPr>
            <w:tcW w:w="902" w:type="dxa"/>
            <w:tcBorders>
              <w:top w:val="single" w:sz="12" w:space="0" w:color="008000"/>
              <w:bottom w:val="single" w:sz="6" w:space="0" w:color="008000"/>
            </w:tcBorders>
            <w:shd w:val="clear" w:color="auto" w:fill="FFFFFF"/>
            <w:vAlign w:val="center"/>
          </w:tcPr>
          <w:p w14:paraId="194F0B94" w14:textId="77777777" w:rsidR="00676E22" w:rsidRPr="00B57B36" w:rsidRDefault="00676E22" w:rsidP="002F2002">
            <w:pPr>
              <w:pStyle w:val="CETBodytext"/>
              <w:jc w:val="left"/>
              <w:rPr>
                <w:lang w:val="en-GB"/>
              </w:rPr>
            </w:pPr>
            <w:r>
              <w:rPr>
                <w:lang w:val="en-GB"/>
              </w:rPr>
              <w:t>Scenarios</w:t>
            </w:r>
          </w:p>
        </w:tc>
        <w:tc>
          <w:tcPr>
            <w:tcW w:w="1751" w:type="dxa"/>
            <w:tcBorders>
              <w:top w:val="single" w:sz="12" w:space="0" w:color="008000"/>
              <w:bottom w:val="single" w:sz="6" w:space="0" w:color="008000"/>
            </w:tcBorders>
            <w:shd w:val="clear" w:color="auto" w:fill="FFFFFF"/>
            <w:vAlign w:val="center"/>
          </w:tcPr>
          <w:p w14:paraId="087BE364" w14:textId="77777777" w:rsidR="00676E22" w:rsidRPr="00B57B36" w:rsidRDefault="00676E22" w:rsidP="002F2002">
            <w:pPr>
              <w:pStyle w:val="CETBodytext"/>
              <w:jc w:val="left"/>
              <w:rPr>
                <w:lang w:val="en-GB"/>
              </w:rPr>
            </w:pPr>
            <w:r>
              <w:rPr>
                <w:lang w:val="en-GB"/>
              </w:rPr>
              <w:t>Temperature (ºC)</w:t>
            </w:r>
          </w:p>
        </w:tc>
        <w:tc>
          <w:tcPr>
            <w:tcW w:w="1577" w:type="dxa"/>
            <w:tcBorders>
              <w:top w:val="single" w:sz="12" w:space="0" w:color="008000"/>
              <w:bottom w:val="single" w:sz="6" w:space="0" w:color="008000"/>
            </w:tcBorders>
            <w:shd w:val="clear" w:color="auto" w:fill="FFFFFF"/>
            <w:vAlign w:val="center"/>
          </w:tcPr>
          <w:p w14:paraId="13CF36C4" w14:textId="77777777" w:rsidR="00676E22" w:rsidRPr="00B57B36" w:rsidRDefault="00676E22" w:rsidP="002F2002">
            <w:pPr>
              <w:pStyle w:val="CETBodytext"/>
              <w:jc w:val="left"/>
              <w:rPr>
                <w:lang w:val="en-GB"/>
              </w:rPr>
            </w:pPr>
            <w:r>
              <w:rPr>
                <w:lang w:val="en-GB"/>
              </w:rPr>
              <w:t>Pressure (MPa)</w:t>
            </w:r>
          </w:p>
        </w:tc>
        <w:tc>
          <w:tcPr>
            <w:tcW w:w="2340" w:type="dxa"/>
            <w:tcBorders>
              <w:top w:val="single" w:sz="12" w:space="0" w:color="008000"/>
              <w:bottom w:val="single" w:sz="6" w:space="0" w:color="008000"/>
            </w:tcBorders>
            <w:shd w:val="clear" w:color="auto" w:fill="FFFFFF"/>
            <w:vAlign w:val="center"/>
          </w:tcPr>
          <w:p w14:paraId="0F74C2F7" w14:textId="142F443C" w:rsidR="00676E22" w:rsidRPr="00B57B36" w:rsidRDefault="00676E22" w:rsidP="002F2002">
            <w:pPr>
              <w:pStyle w:val="CETBodytext"/>
              <w:ind w:right="-1"/>
              <w:jc w:val="left"/>
              <w:rPr>
                <w:rFonts w:cs="Arial"/>
                <w:szCs w:val="18"/>
                <w:lang w:val="en-GB"/>
              </w:rPr>
            </w:pPr>
            <w:r>
              <w:rPr>
                <w:rFonts w:cs="Arial"/>
                <w:szCs w:val="18"/>
                <w:lang w:val="en-GB"/>
              </w:rPr>
              <w:t>Composition (CH</w:t>
            </w:r>
            <w:proofErr w:type="gramStart"/>
            <w:r w:rsidRPr="00676E22">
              <w:rPr>
                <w:rFonts w:cs="Arial"/>
                <w:szCs w:val="18"/>
                <w:vertAlign w:val="subscript"/>
                <w:lang w:val="en-GB"/>
              </w:rPr>
              <w:t>4</w:t>
            </w:r>
            <w:r>
              <w:rPr>
                <w:rFonts w:cs="Arial"/>
                <w:szCs w:val="18"/>
                <w:lang w:val="en-GB"/>
              </w:rPr>
              <w:t>:CO</w:t>
            </w:r>
            <w:r w:rsidRPr="00676E22">
              <w:rPr>
                <w:rFonts w:cs="Arial"/>
                <w:szCs w:val="18"/>
                <w:vertAlign w:val="subscript"/>
                <w:lang w:val="en-GB"/>
              </w:rPr>
              <w:t>2</w:t>
            </w:r>
            <w:proofErr w:type="gramEnd"/>
            <w:r>
              <w:rPr>
                <w:rFonts w:cs="Arial"/>
                <w:szCs w:val="18"/>
                <w:lang w:val="en-GB"/>
              </w:rPr>
              <w:t>:H</w:t>
            </w:r>
            <w:r w:rsidRPr="00676E22">
              <w:rPr>
                <w:rFonts w:cs="Arial"/>
                <w:szCs w:val="18"/>
                <w:vertAlign w:val="subscript"/>
                <w:lang w:val="en-GB"/>
              </w:rPr>
              <w:t>2</w:t>
            </w:r>
            <w:r>
              <w:rPr>
                <w:rFonts w:cs="Arial"/>
                <w:szCs w:val="18"/>
                <w:lang w:val="en-GB"/>
              </w:rPr>
              <w:t>O)</w:t>
            </w:r>
          </w:p>
        </w:tc>
      </w:tr>
      <w:tr w:rsidR="00676E22" w:rsidRPr="00B57B36" w14:paraId="3FF2CEED" w14:textId="77777777" w:rsidTr="00676E22">
        <w:trPr>
          <w:trHeight w:val="206"/>
        </w:trPr>
        <w:tc>
          <w:tcPr>
            <w:tcW w:w="902" w:type="dxa"/>
            <w:shd w:val="clear" w:color="auto" w:fill="FFFFFF"/>
            <w:vAlign w:val="center"/>
          </w:tcPr>
          <w:p w14:paraId="71D2A8CF" w14:textId="77777777" w:rsidR="00676E22" w:rsidRPr="00B57B36" w:rsidRDefault="00676E22" w:rsidP="002F2002">
            <w:pPr>
              <w:pStyle w:val="CETBodytext"/>
              <w:jc w:val="left"/>
              <w:rPr>
                <w:lang w:val="en-GB"/>
              </w:rPr>
            </w:pPr>
            <w:r>
              <w:rPr>
                <w:lang w:val="en-GB"/>
              </w:rPr>
              <w:t>01</w:t>
            </w:r>
          </w:p>
        </w:tc>
        <w:tc>
          <w:tcPr>
            <w:tcW w:w="1751" w:type="dxa"/>
            <w:shd w:val="clear" w:color="auto" w:fill="FFFFFF"/>
            <w:vAlign w:val="center"/>
          </w:tcPr>
          <w:p w14:paraId="39A31079" w14:textId="77777777" w:rsidR="00676E22" w:rsidRPr="00B57B36" w:rsidRDefault="00676E22" w:rsidP="002F2002">
            <w:pPr>
              <w:pStyle w:val="CETBodytext"/>
              <w:jc w:val="left"/>
              <w:rPr>
                <w:lang w:val="en-GB"/>
              </w:rPr>
            </w:pPr>
            <w:r>
              <w:rPr>
                <w:lang w:val="en-GB"/>
              </w:rPr>
              <w:t>400 - 1100</w:t>
            </w:r>
          </w:p>
        </w:tc>
        <w:tc>
          <w:tcPr>
            <w:tcW w:w="1577" w:type="dxa"/>
            <w:shd w:val="clear" w:color="auto" w:fill="FFFFFF"/>
            <w:vAlign w:val="center"/>
          </w:tcPr>
          <w:p w14:paraId="3FBBD4CA" w14:textId="77777777" w:rsidR="00676E22" w:rsidRPr="00B57B36" w:rsidRDefault="00676E22" w:rsidP="002F2002">
            <w:pPr>
              <w:pStyle w:val="CETBodytext"/>
              <w:jc w:val="left"/>
              <w:rPr>
                <w:lang w:val="en-GB"/>
              </w:rPr>
            </w:pPr>
            <w:r>
              <w:rPr>
                <w:lang w:val="en-GB"/>
              </w:rPr>
              <w:t>0.05, 0.1, 1.0, 5.0</w:t>
            </w:r>
          </w:p>
        </w:tc>
        <w:tc>
          <w:tcPr>
            <w:tcW w:w="2340" w:type="dxa"/>
            <w:shd w:val="clear" w:color="auto" w:fill="FFFFFF"/>
            <w:vAlign w:val="center"/>
          </w:tcPr>
          <w:p w14:paraId="23DF1344" w14:textId="4A7DCEA2" w:rsidR="00676E22" w:rsidRPr="00B57B36" w:rsidRDefault="00676E22" w:rsidP="002F2002">
            <w:pPr>
              <w:pStyle w:val="CETBodytext"/>
              <w:ind w:right="-1"/>
              <w:jc w:val="left"/>
              <w:rPr>
                <w:rFonts w:cs="Arial"/>
                <w:szCs w:val="18"/>
                <w:lang w:val="en-GB"/>
              </w:rPr>
            </w:pPr>
            <w:r>
              <w:rPr>
                <w:rFonts w:cs="Arial"/>
                <w:szCs w:val="18"/>
                <w:lang w:val="en-GB"/>
              </w:rPr>
              <w:t>3:2:2</w:t>
            </w:r>
          </w:p>
        </w:tc>
      </w:tr>
      <w:tr w:rsidR="00676E22" w:rsidRPr="00B57B36" w14:paraId="4994E7EA" w14:textId="77777777" w:rsidTr="00676E22">
        <w:trPr>
          <w:trHeight w:val="197"/>
        </w:trPr>
        <w:tc>
          <w:tcPr>
            <w:tcW w:w="902" w:type="dxa"/>
            <w:shd w:val="clear" w:color="auto" w:fill="FFFFFF"/>
            <w:vAlign w:val="center"/>
          </w:tcPr>
          <w:p w14:paraId="60F92EEA" w14:textId="77777777" w:rsidR="00676E22" w:rsidRPr="00B57B36" w:rsidRDefault="00676E22" w:rsidP="002F2002">
            <w:pPr>
              <w:pStyle w:val="CETBodytext"/>
              <w:ind w:right="-1"/>
              <w:jc w:val="left"/>
              <w:rPr>
                <w:rFonts w:cs="Arial"/>
                <w:szCs w:val="18"/>
                <w:lang w:val="en-GB"/>
              </w:rPr>
            </w:pPr>
            <w:r>
              <w:rPr>
                <w:rFonts w:cs="Arial"/>
                <w:szCs w:val="18"/>
                <w:lang w:val="en-GB"/>
              </w:rPr>
              <w:t>02</w:t>
            </w:r>
          </w:p>
        </w:tc>
        <w:tc>
          <w:tcPr>
            <w:tcW w:w="1751" w:type="dxa"/>
            <w:shd w:val="clear" w:color="auto" w:fill="FFFFFF"/>
            <w:vAlign w:val="center"/>
          </w:tcPr>
          <w:p w14:paraId="5289B886" w14:textId="77777777" w:rsidR="00676E22" w:rsidRPr="00B57B36" w:rsidRDefault="00676E22" w:rsidP="002F2002">
            <w:pPr>
              <w:pStyle w:val="CETBodytext"/>
              <w:ind w:right="-1"/>
              <w:jc w:val="left"/>
              <w:rPr>
                <w:rFonts w:cs="Arial"/>
                <w:szCs w:val="18"/>
                <w:lang w:val="en-GB"/>
              </w:rPr>
            </w:pPr>
            <w:r>
              <w:rPr>
                <w:lang w:val="en-GB"/>
              </w:rPr>
              <w:t>400 - 1100</w:t>
            </w:r>
          </w:p>
        </w:tc>
        <w:tc>
          <w:tcPr>
            <w:tcW w:w="1577" w:type="dxa"/>
            <w:shd w:val="clear" w:color="auto" w:fill="FFFFFF"/>
            <w:vAlign w:val="center"/>
          </w:tcPr>
          <w:p w14:paraId="0878CDA4" w14:textId="77777777" w:rsidR="00676E22" w:rsidRPr="00B57B36" w:rsidRDefault="00676E22" w:rsidP="002F2002">
            <w:pPr>
              <w:pStyle w:val="CETBodytext"/>
              <w:ind w:right="-1"/>
              <w:jc w:val="left"/>
              <w:rPr>
                <w:rFonts w:cs="Arial"/>
                <w:szCs w:val="18"/>
                <w:lang w:val="en-GB"/>
              </w:rPr>
            </w:pPr>
            <w:r>
              <w:rPr>
                <w:rFonts w:cs="Arial"/>
                <w:szCs w:val="18"/>
                <w:lang w:val="en-GB"/>
              </w:rPr>
              <w:t>0.1</w:t>
            </w:r>
          </w:p>
        </w:tc>
        <w:tc>
          <w:tcPr>
            <w:tcW w:w="2340" w:type="dxa"/>
            <w:shd w:val="clear" w:color="auto" w:fill="FFFFFF"/>
            <w:vAlign w:val="center"/>
          </w:tcPr>
          <w:p w14:paraId="1D75C1B4" w14:textId="3BB504BC" w:rsidR="00676E22" w:rsidRPr="00B57B36" w:rsidRDefault="00676E22" w:rsidP="002F2002">
            <w:pPr>
              <w:pStyle w:val="CETBodytext"/>
              <w:ind w:right="-1"/>
              <w:jc w:val="left"/>
              <w:rPr>
                <w:rFonts w:cs="Arial"/>
                <w:szCs w:val="18"/>
                <w:lang w:val="en-GB"/>
              </w:rPr>
            </w:pPr>
            <w:r>
              <w:rPr>
                <w:rFonts w:cs="Arial"/>
                <w:szCs w:val="18"/>
                <w:lang w:val="en-GB"/>
              </w:rPr>
              <w:t>6:3:4, 3:2:2, 3:3:2</w:t>
            </w:r>
          </w:p>
        </w:tc>
      </w:tr>
      <w:tr w:rsidR="00676E22" w:rsidRPr="00B57B36" w14:paraId="48B5ADF4" w14:textId="77777777" w:rsidTr="00676E22">
        <w:trPr>
          <w:trHeight w:val="197"/>
        </w:trPr>
        <w:tc>
          <w:tcPr>
            <w:tcW w:w="902" w:type="dxa"/>
            <w:shd w:val="clear" w:color="auto" w:fill="FFFFFF"/>
            <w:vAlign w:val="center"/>
          </w:tcPr>
          <w:p w14:paraId="16B57EB3" w14:textId="1DE74371" w:rsidR="00676E22" w:rsidRDefault="00676E22" w:rsidP="002F2002">
            <w:pPr>
              <w:pStyle w:val="CETBodytext"/>
              <w:ind w:right="-1"/>
              <w:jc w:val="left"/>
              <w:rPr>
                <w:rFonts w:cs="Arial"/>
                <w:szCs w:val="18"/>
                <w:lang w:val="en-GB"/>
              </w:rPr>
            </w:pPr>
            <w:r>
              <w:rPr>
                <w:rFonts w:cs="Arial"/>
                <w:szCs w:val="18"/>
                <w:lang w:val="en-GB"/>
              </w:rPr>
              <w:t>03</w:t>
            </w:r>
          </w:p>
        </w:tc>
        <w:tc>
          <w:tcPr>
            <w:tcW w:w="1751" w:type="dxa"/>
            <w:shd w:val="clear" w:color="auto" w:fill="FFFFFF"/>
            <w:vAlign w:val="center"/>
          </w:tcPr>
          <w:p w14:paraId="4BCA6887" w14:textId="118AE43B" w:rsidR="00676E22" w:rsidRDefault="00676E22" w:rsidP="002F2002">
            <w:pPr>
              <w:pStyle w:val="CETBodytext"/>
              <w:ind w:right="-1"/>
              <w:jc w:val="left"/>
              <w:rPr>
                <w:lang w:val="en-GB"/>
              </w:rPr>
            </w:pPr>
            <w:r>
              <w:rPr>
                <w:lang w:val="en-GB"/>
              </w:rPr>
              <w:t>400 - 1100</w:t>
            </w:r>
          </w:p>
        </w:tc>
        <w:tc>
          <w:tcPr>
            <w:tcW w:w="1577" w:type="dxa"/>
            <w:shd w:val="clear" w:color="auto" w:fill="FFFFFF"/>
            <w:vAlign w:val="center"/>
          </w:tcPr>
          <w:p w14:paraId="2F18D22B" w14:textId="61D7270B" w:rsidR="00676E22" w:rsidRDefault="00676E22" w:rsidP="002F2002">
            <w:pPr>
              <w:pStyle w:val="CETBodytext"/>
              <w:ind w:right="-1"/>
              <w:jc w:val="left"/>
              <w:rPr>
                <w:rFonts w:cs="Arial"/>
                <w:szCs w:val="18"/>
                <w:lang w:val="en-GB"/>
              </w:rPr>
            </w:pPr>
            <w:r>
              <w:rPr>
                <w:rFonts w:cs="Arial"/>
                <w:szCs w:val="18"/>
                <w:lang w:val="en-GB"/>
              </w:rPr>
              <w:t>0.1</w:t>
            </w:r>
          </w:p>
        </w:tc>
        <w:tc>
          <w:tcPr>
            <w:tcW w:w="2340" w:type="dxa"/>
            <w:shd w:val="clear" w:color="auto" w:fill="FFFFFF"/>
            <w:vAlign w:val="center"/>
          </w:tcPr>
          <w:p w14:paraId="66438E44" w14:textId="1D30B977" w:rsidR="00676E22" w:rsidRDefault="00676E22" w:rsidP="002F2002">
            <w:pPr>
              <w:pStyle w:val="CETBodytext"/>
              <w:ind w:right="-1"/>
              <w:jc w:val="left"/>
              <w:rPr>
                <w:rFonts w:cs="Arial"/>
                <w:szCs w:val="18"/>
                <w:lang w:val="en-GB"/>
              </w:rPr>
            </w:pPr>
            <w:r>
              <w:rPr>
                <w:rFonts w:cs="Arial"/>
                <w:szCs w:val="18"/>
                <w:lang w:val="en-GB"/>
              </w:rPr>
              <w:t>3:2:1, 3:2:2, 3:2:3</w:t>
            </w:r>
          </w:p>
        </w:tc>
      </w:tr>
    </w:tbl>
    <w:p w14:paraId="677EBFF0" w14:textId="0FBB8139" w:rsidR="00600535" w:rsidRPr="00B57B36" w:rsidRDefault="00FF3394" w:rsidP="00965B93">
      <w:pPr>
        <w:pStyle w:val="CETHeading1"/>
        <w:rPr>
          <w:lang w:val="en-GB"/>
        </w:rPr>
      </w:pPr>
      <w:r>
        <w:rPr>
          <w:lang w:val="en-GB"/>
        </w:rPr>
        <w:t>Results and Discussions</w:t>
      </w:r>
    </w:p>
    <w:p w14:paraId="5D598185" w14:textId="77777777" w:rsidR="00BF53E9" w:rsidRPr="00BA3FE9" w:rsidRDefault="00BF53E9" w:rsidP="00BF53E9">
      <w:pPr>
        <w:pStyle w:val="CETheadingx"/>
        <w:numPr>
          <w:ilvl w:val="2"/>
          <w:numId w:val="1"/>
        </w:numPr>
      </w:pPr>
      <w:r w:rsidRPr="00BA3FE9">
        <w:t>Biogas Upgrading</w:t>
      </w:r>
    </w:p>
    <w:p w14:paraId="30BBCED3" w14:textId="6B1DA5A0" w:rsidR="001D2ADB" w:rsidRDefault="007E3FB2" w:rsidP="000902EC">
      <w:pPr>
        <w:pStyle w:val="CETBodytext"/>
      </w:pPr>
      <w:r w:rsidRPr="007E3FB2">
        <w:t xml:space="preserve">Table </w:t>
      </w:r>
      <w:r w:rsidRPr="007E3FB2">
        <w:rPr>
          <w:noProof/>
        </w:rPr>
        <w:t>4</w:t>
      </w:r>
      <w:r w:rsidRPr="007E3FB2">
        <w:t xml:space="preserve"> shows the results of </w:t>
      </w:r>
      <w:r>
        <w:t xml:space="preserve">both </w:t>
      </w:r>
      <w:r w:rsidRPr="007E3FB2">
        <w:t>system</w:t>
      </w:r>
      <w:r>
        <w:t>s</w:t>
      </w:r>
      <w:r w:rsidRPr="007E3FB2">
        <w:t xml:space="preserve"> proposed for biogas upgrading</w:t>
      </w:r>
      <w:r>
        <w:t>.</w:t>
      </w:r>
      <w:r w:rsidR="00F12ABC">
        <w:t xml:space="preserve"> For water scrubbing process, the results imply that it is possible to perform </w:t>
      </w:r>
      <w:r w:rsidR="002C05D2">
        <w:t xml:space="preserve">almost </w:t>
      </w:r>
      <w:r w:rsidR="003E0797">
        <w:t>99.7</w:t>
      </w:r>
      <w:r w:rsidR="002C05D2">
        <w:t xml:space="preserve"> % of </w:t>
      </w:r>
      <w:r w:rsidR="00F12ABC">
        <w:t>H</w:t>
      </w:r>
      <w:r w:rsidR="00F12ABC" w:rsidRPr="00F12ABC">
        <w:rPr>
          <w:vertAlign w:val="subscript"/>
        </w:rPr>
        <w:t>2</w:t>
      </w:r>
      <w:r w:rsidR="00F12ABC">
        <w:t xml:space="preserve">S removal, </w:t>
      </w:r>
      <w:r w:rsidR="003C35E5">
        <w:t xml:space="preserve">assuming an initial content of </w:t>
      </w:r>
      <w:r w:rsidR="00F12ABC">
        <w:t>2</w:t>
      </w:r>
      <w:r w:rsidR="003C35E5">
        <w:t>,</w:t>
      </w:r>
      <w:r w:rsidR="00F12ABC">
        <w:t>000 ppm.</w:t>
      </w:r>
      <w:r w:rsidR="002C05D2">
        <w:t xml:space="preserve"> Although CH</w:t>
      </w:r>
      <w:r w:rsidR="002C05D2" w:rsidRPr="002C05D2">
        <w:rPr>
          <w:vertAlign w:val="subscript"/>
        </w:rPr>
        <w:t>4</w:t>
      </w:r>
      <w:r w:rsidR="002C05D2">
        <w:t xml:space="preserve"> recovery was higher than 9</w:t>
      </w:r>
      <w:r w:rsidR="003E0797">
        <w:t>8</w:t>
      </w:r>
      <w:r w:rsidR="002C05D2">
        <w:t xml:space="preserve"> %, CO</w:t>
      </w:r>
      <w:r w:rsidR="002C05D2" w:rsidRPr="002C05D2">
        <w:rPr>
          <w:vertAlign w:val="subscript"/>
        </w:rPr>
        <w:t>2</w:t>
      </w:r>
      <w:r w:rsidR="002C05D2">
        <w:t xml:space="preserve"> losses were </w:t>
      </w:r>
      <w:r w:rsidR="002C05D2" w:rsidRPr="002C05D2">
        <w:t>significant</w:t>
      </w:r>
      <w:r w:rsidR="002C05D2">
        <w:t xml:space="preserve">, considering its </w:t>
      </w:r>
      <w:r w:rsidR="002B05C1">
        <w:t xml:space="preserve">demand </w:t>
      </w:r>
      <w:r w:rsidR="002C05D2">
        <w:t>for DR or BR processes.</w:t>
      </w:r>
      <w:r w:rsidR="003811C1">
        <w:t xml:space="preserve"> </w:t>
      </w:r>
      <w:r w:rsidR="003811C1" w:rsidRPr="00D6159B">
        <w:t xml:space="preserve">This </w:t>
      </w:r>
      <w:r w:rsidR="003811C1" w:rsidRPr="003E0797">
        <w:t>can be justified by the effectiveness of water scrubbing technology to also remove CO</w:t>
      </w:r>
      <w:r w:rsidR="003811C1" w:rsidRPr="003E0797">
        <w:rPr>
          <w:vertAlign w:val="subscript"/>
        </w:rPr>
        <w:t>2</w:t>
      </w:r>
      <w:r w:rsidR="003811C1" w:rsidRPr="003E0797">
        <w:t xml:space="preserve"> from biogas</w:t>
      </w:r>
      <w:r w:rsidR="00630E31">
        <w:t xml:space="preserve">, since </w:t>
      </w:r>
      <w:r w:rsidR="002A7E7F" w:rsidRPr="003E0797">
        <w:t>it is more soluble in water than CH</w:t>
      </w:r>
      <w:r w:rsidR="002A7E7F" w:rsidRPr="003E0797">
        <w:rPr>
          <w:vertAlign w:val="subscript"/>
        </w:rPr>
        <w:t>4</w:t>
      </w:r>
      <w:r w:rsidR="002A7E7F" w:rsidRPr="003E0797">
        <w:t xml:space="preserve"> </w:t>
      </w:r>
      <w:r w:rsidR="001B6018">
        <w:rPr>
          <w:rStyle w:val="FootnoteReference"/>
          <w:noProof/>
        </w:rPr>
        <w:fldChar w:fldCharType="begin" w:fldLock="1"/>
      </w:r>
      <w:r w:rsidR="00053C66">
        <w:rPr>
          <w:noProof/>
        </w:rPr>
        <w:instrText>ADDIN CSL_CITATION {"citationItems":[{"id":"ITEM-1","itemData":{"DOI":"10.5071/23rdEUBCE2015-3CO.15.5","abstract":"Demand for non-fossil liquid transport fuels is increasing and biogas to liquid fuels conversion is one possible way to produce liquid fuels. Conversion of natural gas to liquid fuels by Fischer-Tropsch synthesis (FT-synthesis) is an established process applied at industrial scale. Biogas plants haverelatively lower throughput andmethane concentration compared to natural gas. Conversion efficiency of carbon in methane to liquid fuel is an important parameter to benchmark conversion technologies.A biogas to liquid fuel conversion process using pressurized water scrubbing, dry methane reforming, and FT-synthesisis proposed.The process parameters are selected byoptimization and sensitivity analysis. The process is simulated to calculate the carbon conversion and energy efficiency. The proposed process has a carbon conversion efficiency of 45% and energy efficiency of 30%. For the base case of 10,000 Nm3/h of dry biogas the process requires 7.08 MW of power in addition to 35 and 185 GJ/h of heating and cooling duties, respectively.From 4000 kg/h of methane in the biogas feed 1602 kg/h of FT crude is produced.","author":[{"dropping-particle":"","family":"Ashraf","given":"Muhammad Tahir","non-dropping-particle":"","parse-names":false,"suffix":""},{"dropping-particle":"","family":"Bastidas-Oyanedel","given":"Juan-Rodrigo","non-dropping-particle":"","parse-names":false,"suffix":""},{"dropping-particle":"","family":"Schmidt","given":"Jens Ejbye","non-dropping-particle":"","parse-names":false,"suffix":""}],"container-title":"23rd European Biomass Conference and Exhibition","id":"ITEM-1","issued":{"date-parts":[["2015"]]},"title":"Conversion Efficiency of Biogas to Liquids Fuels through Fischer-Tropsch Process","type":"paper-conference","volume":"23"},"uris":["http://www.mendeley.com/documents/?uuid=2166918d-8641-38a3-affe-df84450c154c"]}],"mendeley":{"formattedCitation":"(Ashraf et al., 2015)","plainTextFormattedCitation":"(Ashraf et al., 2015)","previouslyFormattedCitation":"(Ashraf et al., 2015)"},"properties":{"noteIndex":0},"schema":"https://github.com/citation-style-language/schema/raw/master/csl-citation.json"}</w:instrText>
      </w:r>
      <w:r w:rsidR="001B6018">
        <w:rPr>
          <w:rStyle w:val="FootnoteReference"/>
          <w:noProof/>
        </w:rPr>
        <w:fldChar w:fldCharType="separate"/>
      </w:r>
      <w:r w:rsidR="00053C66" w:rsidRPr="00053C66">
        <w:rPr>
          <w:noProof/>
        </w:rPr>
        <w:t>(Ashraf et al., 2015)</w:t>
      </w:r>
      <w:r w:rsidR="001B6018">
        <w:rPr>
          <w:rStyle w:val="FootnoteReference"/>
          <w:noProof/>
        </w:rPr>
        <w:fldChar w:fldCharType="end"/>
      </w:r>
      <w:r w:rsidR="002A7E7F" w:rsidRPr="003E0797">
        <w:t xml:space="preserve">. </w:t>
      </w:r>
      <w:r w:rsidR="003811C1" w:rsidRPr="003E0797">
        <w:t>To ensure the complete withdrawn of CO</w:t>
      </w:r>
      <w:r w:rsidR="003811C1" w:rsidRPr="003E0797">
        <w:rPr>
          <w:vertAlign w:val="subscript"/>
        </w:rPr>
        <w:t>2</w:t>
      </w:r>
      <w:r w:rsidR="003811C1" w:rsidRPr="00D6159B">
        <w:t xml:space="preserve"> from 1,000 Nm³/hr of biogas, it will be necessary </w:t>
      </w:r>
      <w:r w:rsidR="003811C1" w:rsidRPr="004474FB">
        <w:t xml:space="preserve">around 200 m³/hr of water </w:t>
      </w:r>
      <w:r w:rsidR="001B6018">
        <w:rPr>
          <w:rStyle w:val="FootnoteReference"/>
          <w:noProof/>
        </w:rPr>
        <w:fldChar w:fldCharType="begin" w:fldLock="1"/>
      </w:r>
      <w:r w:rsidR="00053C66">
        <w:rPr>
          <w:noProof/>
        </w:rPr>
        <w:instrText>ADDIN CSL_CITATION {"citationItems":[{"id":"ITEM-1","itemData":{"DOI":"10.1016/j.biotechadv.2018.01.011","ISSN":"07349750","PMID":"29360505","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2","issued":{"date-parts":[["2018","3","1"]]},"note":"Parte que interessa: Upgrading do biogás por processos físicos e quimicos!","page":"452-466","publisher":"Elsevier Inc.","title":"Biogas upgrading and utilization: Current status and perspectives","type":"article-journal","volume":"36"},"uris":["http://www.mendeley.com/documents/?uuid=a16f23dd-e80c-36eb-89f1-3ab1b0c56098"]}],"mendeley":{"formattedCitation":"(Angelidaki et al., 2018)","plainTextFormattedCitation":"(Angelidaki et al., 2018)","previouslyFormattedCitation":"(Angelidaki et al., 2018)"},"properties":{"noteIndex":0},"schema":"https://github.com/citation-style-language/schema/raw/master/csl-citation.json"}</w:instrText>
      </w:r>
      <w:r w:rsidR="001B6018">
        <w:rPr>
          <w:rStyle w:val="FootnoteReference"/>
          <w:noProof/>
        </w:rPr>
        <w:fldChar w:fldCharType="separate"/>
      </w:r>
      <w:r w:rsidR="00053C66" w:rsidRPr="00053C66">
        <w:rPr>
          <w:noProof/>
        </w:rPr>
        <w:t>(Angelidaki et al., 2018)</w:t>
      </w:r>
      <w:r w:rsidR="001B6018">
        <w:rPr>
          <w:rStyle w:val="FootnoteReference"/>
          <w:noProof/>
        </w:rPr>
        <w:fldChar w:fldCharType="end"/>
      </w:r>
      <w:r w:rsidR="003811C1" w:rsidRPr="004474FB">
        <w:t>.</w:t>
      </w:r>
      <w:r w:rsidR="00496AA1" w:rsidRPr="004474FB">
        <w:t xml:space="preserve"> </w:t>
      </w:r>
      <w:r w:rsidR="002A7E7F" w:rsidRPr="004474FB">
        <w:t>Also, this system guarantees the full regeneration of H</w:t>
      </w:r>
      <w:r w:rsidR="002A7E7F" w:rsidRPr="004474FB">
        <w:rPr>
          <w:vertAlign w:val="subscript"/>
        </w:rPr>
        <w:t>2</w:t>
      </w:r>
      <w:r w:rsidR="002A7E7F" w:rsidRPr="004474FB">
        <w:t xml:space="preserve">O, which </w:t>
      </w:r>
      <w:r w:rsidR="001774A7" w:rsidRPr="004474FB">
        <w:t>minimizes the environmental and economic impacts.</w:t>
      </w:r>
      <w:r w:rsidR="006104B7" w:rsidRPr="004474FB">
        <w:t xml:space="preserve"> </w:t>
      </w:r>
      <w:r w:rsidR="004C7AC3" w:rsidRPr="004474FB">
        <w:t>Meanwhile</w:t>
      </w:r>
      <w:r w:rsidR="00B458EB" w:rsidRPr="004474FB">
        <w:t>, t</w:t>
      </w:r>
      <w:r w:rsidR="006104B7" w:rsidRPr="004474FB">
        <w:t xml:space="preserve">he membrane </w:t>
      </w:r>
      <w:r w:rsidR="00B458EB" w:rsidRPr="004474FB">
        <w:t xml:space="preserve">system proposed by Makaruk et. al. </w:t>
      </w:r>
      <w:r w:rsidR="00056D1B" w:rsidRPr="004474FB">
        <w:t xml:space="preserve">was </w:t>
      </w:r>
      <w:r w:rsidR="003E0797">
        <w:t xml:space="preserve">also </w:t>
      </w:r>
      <w:r w:rsidR="00056D1B" w:rsidRPr="004474FB">
        <w:t>able to remove almost entire</w:t>
      </w:r>
      <w:r w:rsidR="00786730">
        <w:t>ly the</w:t>
      </w:r>
      <w:r w:rsidR="00056D1B" w:rsidRPr="004474FB">
        <w:t xml:space="preserve"> content of H</w:t>
      </w:r>
      <w:r w:rsidR="00056D1B" w:rsidRPr="004474FB">
        <w:rPr>
          <w:vertAlign w:val="subscript"/>
        </w:rPr>
        <w:t>2</w:t>
      </w:r>
      <w:r w:rsidR="00056D1B" w:rsidRPr="004474FB">
        <w:t>S.</w:t>
      </w:r>
      <w:r w:rsidR="00B458EB" w:rsidRPr="004474FB">
        <w:t xml:space="preserve"> Similarly, it is possible to ensure the complete removal of CO</w:t>
      </w:r>
      <w:r w:rsidR="00B458EB" w:rsidRPr="004474FB">
        <w:rPr>
          <w:vertAlign w:val="subscript"/>
        </w:rPr>
        <w:t>2</w:t>
      </w:r>
      <w:r w:rsidR="00056D1B" w:rsidRPr="0069192E">
        <w:t xml:space="preserve"> </w:t>
      </w:r>
      <w:r w:rsidR="00056D1B" w:rsidRPr="004474FB">
        <w:t xml:space="preserve">by </w:t>
      </w:r>
      <w:r w:rsidR="00B458EB" w:rsidRPr="004474FB">
        <w:t xml:space="preserve">using a second stage </w:t>
      </w:r>
      <w:r w:rsidR="00AE1C97" w:rsidRPr="004474FB">
        <w:t xml:space="preserve">equipped </w:t>
      </w:r>
      <w:r w:rsidR="00B458EB" w:rsidRPr="004474FB">
        <w:t xml:space="preserve">with </w:t>
      </w:r>
      <w:r w:rsidR="00AE1C97" w:rsidRPr="004474FB">
        <w:t xml:space="preserve">a </w:t>
      </w:r>
      <w:r w:rsidR="00B458EB" w:rsidRPr="004474FB">
        <w:t>glassy membrane, which has higher selectivity for CO</w:t>
      </w:r>
      <w:r w:rsidR="00B458EB" w:rsidRPr="004474FB">
        <w:rPr>
          <w:vertAlign w:val="subscript"/>
        </w:rPr>
        <w:t>2</w:t>
      </w:r>
      <w:r w:rsidR="00B458EB" w:rsidRPr="004474FB">
        <w:t xml:space="preserve">, achieving </w:t>
      </w:r>
      <w:r w:rsidR="00056D1B" w:rsidRPr="004474FB">
        <w:t xml:space="preserve">70 % of </w:t>
      </w:r>
      <w:r w:rsidR="002C4D4D" w:rsidRPr="004474FB">
        <w:t>CH</w:t>
      </w:r>
      <w:r w:rsidR="002C4D4D" w:rsidRPr="004474FB">
        <w:rPr>
          <w:vertAlign w:val="subscript"/>
        </w:rPr>
        <w:t>4</w:t>
      </w:r>
      <w:r w:rsidR="002C4D4D" w:rsidRPr="004474FB">
        <w:t xml:space="preserve"> recovery</w:t>
      </w:r>
      <w:r w:rsidR="00056D1B" w:rsidRPr="004474FB">
        <w:t>.</w:t>
      </w:r>
      <w:r w:rsidR="0069192E">
        <w:t xml:space="preserve"> </w:t>
      </w:r>
    </w:p>
    <w:p w14:paraId="1ADB9802" w14:textId="31D1E902" w:rsidR="00555E90" w:rsidRDefault="0069192E" w:rsidP="000902EC">
      <w:pPr>
        <w:pStyle w:val="CETBodytext"/>
      </w:pPr>
      <w:r>
        <w:t xml:space="preserve">Considering the </w:t>
      </w:r>
      <w:r w:rsidRPr="0069192E">
        <w:t>H</w:t>
      </w:r>
      <w:r w:rsidRPr="0069192E">
        <w:rPr>
          <w:vertAlign w:val="subscript"/>
        </w:rPr>
        <w:t>2</w:t>
      </w:r>
      <w:r w:rsidRPr="0069192E">
        <w:t>S</w:t>
      </w:r>
      <w:r>
        <w:t xml:space="preserve"> final content on clean biogas, both processes can achieve values </w:t>
      </w:r>
      <w:r w:rsidR="001D2ADB" w:rsidRPr="001D2ADB">
        <w:t>within the recommended limit of less than 10 ppm</w:t>
      </w:r>
      <w:r w:rsidR="001D2ADB">
        <w:t xml:space="preserve"> </w:t>
      </w:r>
      <w:r w:rsidR="001D2ADB">
        <w:fldChar w:fldCharType="begin" w:fldLock="1"/>
      </w:r>
      <w:r w:rsidR="001D2ADB">
        <w:instrText>ADDIN CSL_CITATION {"citationItems":[{"id":"ITEM-1","itemData":{"DOI":"10.1039/C5RA00666J","ISSN":"2046-2069","abstract":"Biogas is a renewable energy source like solar and wind energies and mostly produced from anaerobic digestion (AD).","author":[{"dropping-particle":"","family":"Chen","given":"Xiao Yuan","non-dropping-particle":"","parse-names":false,"suffix":""},{"dropping-particle":"","family":"Vinh-Thang","given":"Hoang","non-dropping-particle":"","parse-names":false,"suffix":""},{"dropping-particle":"","family":"Ramirez","given":"Antonio Avalos","non-dropping-particle":"","parse-names":false,"suffix":""},{"dropping-particle":"","family":"Rodrigue","given":"Denis","non-dropping-particle":"","parse-names":false,"suffix":""},{"dropping-particle":"","family":"Kaliaguine","given":"Serge","non-dropping-particle":"","parse-names":false,"suffix":""}],"container-title":"RSC Advances","id":"ITEM-1","issue":"31","issued":{"date-parts":[["2015"]]},"note":"Usado para a matéria de SAF: Sustainable Aviation Fuels - Luiz Ramos - 2022.2\nNão fiz resumo!","page":"24399-24448","title":"Membrane gas separation technologies for biogas upgrading","type":"article-journal","volume":"5"},"uris":["http://www.mendeley.com/documents/?uuid=043a9e1d-fc3f-3079-b660-73766c548283"]}],"mendeley":{"formattedCitation":"(Chen et al., 2015)","plainTextFormattedCitation":"(Chen et al., 2015)"},"properties":{"noteIndex":0},"schema":"https://github.com/citation-style-language/schema/raw/master/csl-citation.json"}</w:instrText>
      </w:r>
      <w:r w:rsidR="001D2ADB">
        <w:fldChar w:fldCharType="separate"/>
      </w:r>
      <w:r w:rsidR="001D2ADB" w:rsidRPr="001D2ADB">
        <w:rPr>
          <w:noProof/>
        </w:rPr>
        <w:t>(Chen et al., 2015)</w:t>
      </w:r>
      <w:r w:rsidR="001D2ADB">
        <w:fldChar w:fldCharType="end"/>
      </w:r>
      <w:r w:rsidR="001D2ADB">
        <w:t xml:space="preserve">. </w:t>
      </w:r>
      <w:r w:rsidR="001D2ADB" w:rsidRPr="001D2ADB">
        <w:t>However, w</w:t>
      </w:r>
      <w:r w:rsidR="00286C44" w:rsidRPr="001D2ADB">
        <w:t>ater scrubbing wa</w:t>
      </w:r>
      <w:r w:rsidR="001978F2" w:rsidRPr="001D2ADB">
        <w:t xml:space="preserve">s superior to </w:t>
      </w:r>
      <w:r w:rsidR="00286C44" w:rsidRPr="001D2ADB">
        <w:t>membrane separation</w:t>
      </w:r>
      <w:r w:rsidR="001978F2" w:rsidRPr="001D2ADB">
        <w:t xml:space="preserve"> </w:t>
      </w:r>
      <w:r w:rsidR="001D2ADB" w:rsidRPr="001D2ADB">
        <w:t>analyzing the</w:t>
      </w:r>
      <w:r w:rsidR="00286C44" w:rsidRPr="001D2ADB">
        <w:t xml:space="preserve"> CH</w:t>
      </w:r>
      <w:r w:rsidR="00286C44" w:rsidRPr="001D2ADB">
        <w:rPr>
          <w:vertAlign w:val="subscript"/>
        </w:rPr>
        <w:t>4</w:t>
      </w:r>
      <w:r w:rsidR="00286C44" w:rsidRPr="001D2ADB">
        <w:t xml:space="preserve"> recovery</w:t>
      </w:r>
      <w:r w:rsidR="001D2ADB">
        <w:t xml:space="preserve">, which makes this process better for </w:t>
      </w:r>
      <w:r w:rsidR="001D2ADB" w:rsidRPr="001D2ADB">
        <w:t>biogas upgrading</w:t>
      </w:r>
      <w:r w:rsidR="001978F2" w:rsidRPr="001978F2">
        <w:t>.</w:t>
      </w:r>
      <w:r w:rsidR="00286C44">
        <w:t xml:space="preserve"> </w:t>
      </w:r>
      <w:r w:rsidR="001978F2" w:rsidRPr="001D2ADB">
        <w:t>Nevertheless, it is necessary to study the economic and energetic perspective</w:t>
      </w:r>
      <w:r w:rsidR="00CA4FC3" w:rsidRPr="001D2ADB">
        <w:t xml:space="preserve"> and extending </w:t>
      </w:r>
      <w:r w:rsidR="001978F2" w:rsidRPr="001D2ADB">
        <w:t>the criteria for choosing the best process. Besides, it is crucial to consider the CO</w:t>
      </w:r>
      <w:r w:rsidR="001978F2" w:rsidRPr="001D2ADB">
        <w:rPr>
          <w:vertAlign w:val="subscript"/>
        </w:rPr>
        <w:t>2</w:t>
      </w:r>
      <w:r w:rsidR="001978F2" w:rsidRPr="001D2ADB">
        <w:t xml:space="preserve"> losses</w:t>
      </w:r>
      <w:r w:rsidR="001D2ADB" w:rsidRPr="001D2ADB">
        <w:t>, since it is a reforming agent on both dry and bi reforming.</w:t>
      </w:r>
    </w:p>
    <w:p w14:paraId="2FC89D64" w14:textId="1D616B2E" w:rsidR="007E3FB2" w:rsidRPr="007E3FB2" w:rsidRDefault="007E3FB2" w:rsidP="007E3FB2">
      <w:pPr>
        <w:pStyle w:val="CETTabletitle"/>
      </w:pPr>
      <w:bookmarkStart w:id="4" w:name="_Ref124934035"/>
      <w:r>
        <w:t xml:space="preserve">Table </w:t>
      </w:r>
      <w:r>
        <w:rPr>
          <w:noProof/>
        </w:rPr>
        <w:t>4</w:t>
      </w:r>
      <w:bookmarkEnd w:id="4"/>
      <w:r>
        <w:t xml:space="preserve">: Simulation results for </w:t>
      </w:r>
      <w:r w:rsidR="00EC2F1E">
        <w:t>w</w:t>
      </w:r>
      <w:r>
        <w:t xml:space="preserve">ater </w:t>
      </w:r>
      <w:r w:rsidR="00EC2F1E">
        <w:t>s</w:t>
      </w:r>
      <w:r>
        <w:t>crubbing</w:t>
      </w:r>
      <w:r w:rsidR="00EC2F1E">
        <w:t xml:space="preserve"> and </w:t>
      </w:r>
      <w:r w:rsidR="00EC2F1E" w:rsidRPr="00EC2F1E">
        <w:t>theoretical results</w:t>
      </w:r>
      <w:r w:rsidR="00EC2F1E">
        <w:t xml:space="preserve"> for membrane separation</w:t>
      </w:r>
      <w: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00"/>
        <w:gridCol w:w="1080"/>
        <w:gridCol w:w="1350"/>
        <w:gridCol w:w="1620"/>
        <w:gridCol w:w="1890"/>
      </w:tblGrid>
      <w:tr w:rsidR="00DB7318" w:rsidRPr="00B57B36" w14:paraId="2E2E7F56" w14:textId="6E8E67FC" w:rsidTr="007B5F38">
        <w:trPr>
          <w:trHeight w:val="186"/>
        </w:trPr>
        <w:tc>
          <w:tcPr>
            <w:tcW w:w="1800" w:type="dxa"/>
            <w:tcBorders>
              <w:top w:val="single" w:sz="12" w:space="0" w:color="008000"/>
              <w:bottom w:val="single" w:sz="6" w:space="0" w:color="008000"/>
            </w:tcBorders>
            <w:shd w:val="clear" w:color="auto" w:fill="FFFFFF"/>
            <w:vAlign w:val="center"/>
          </w:tcPr>
          <w:p w14:paraId="150CFBDF" w14:textId="5EE5BC59" w:rsidR="00DB7318" w:rsidRPr="007E3FB2" w:rsidRDefault="00DB7318" w:rsidP="007B5F38">
            <w:pPr>
              <w:pStyle w:val="CETBodytext"/>
              <w:jc w:val="left"/>
              <w:rPr>
                <w:rFonts w:cs="Arial"/>
                <w:szCs w:val="18"/>
                <w:lang w:val="en-GB"/>
              </w:rPr>
            </w:pPr>
            <w:r w:rsidRPr="007E3FB2">
              <w:rPr>
                <w:rFonts w:cs="Arial"/>
                <w:szCs w:val="18"/>
                <w:lang w:val="en-GB"/>
              </w:rPr>
              <w:t>Technology</w:t>
            </w:r>
          </w:p>
        </w:tc>
        <w:tc>
          <w:tcPr>
            <w:tcW w:w="1080" w:type="dxa"/>
            <w:tcBorders>
              <w:top w:val="single" w:sz="12" w:space="0" w:color="008000"/>
              <w:bottom w:val="single" w:sz="6" w:space="0" w:color="008000"/>
            </w:tcBorders>
            <w:shd w:val="clear" w:color="auto" w:fill="FFFFFF"/>
            <w:vAlign w:val="center"/>
          </w:tcPr>
          <w:p w14:paraId="2E274AA4" w14:textId="02F5C074" w:rsidR="00DB7318" w:rsidRPr="007E3FB2" w:rsidRDefault="00DB7318" w:rsidP="007B5F38">
            <w:pPr>
              <w:pStyle w:val="CETBodytext"/>
              <w:jc w:val="left"/>
              <w:rPr>
                <w:rFonts w:cs="Arial"/>
                <w:szCs w:val="18"/>
                <w:lang w:val="en-GB"/>
              </w:rPr>
            </w:pPr>
            <w:r w:rsidRPr="007E3FB2">
              <w:rPr>
                <w:rFonts w:cs="Arial"/>
                <w:szCs w:val="18"/>
                <w:lang w:val="en-GB"/>
              </w:rPr>
              <w:t>CO</w:t>
            </w:r>
            <w:r w:rsidRPr="002C05D2">
              <w:rPr>
                <w:rFonts w:cs="Arial"/>
                <w:szCs w:val="18"/>
                <w:vertAlign w:val="subscript"/>
                <w:lang w:val="en-GB"/>
              </w:rPr>
              <w:t>2</w:t>
            </w:r>
            <w:r w:rsidRPr="007E3FB2">
              <w:rPr>
                <w:rFonts w:cs="Arial"/>
                <w:szCs w:val="18"/>
                <w:lang w:val="en-GB"/>
              </w:rPr>
              <w:t xml:space="preserve"> losses </w:t>
            </w:r>
          </w:p>
        </w:tc>
        <w:tc>
          <w:tcPr>
            <w:tcW w:w="1350" w:type="dxa"/>
            <w:tcBorders>
              <w:top w:val="single" w:sz="12" w:space="0" w:color="008000"/>
              <w:bottom w:val="single" w:sz="6" w:space="0" w:color="008000"/>
            </w:tcBorders>
            <w:shd w:val="clear" w:color="auto" w:fill="FFFFFF"/>
            <w:vAlign w:val="center"/>
          </w:tcPr>
          <w:p w14:paraId="34674AFF" w14:textId="6D7984DB" w:rsidR="00DB7318" w:rsidRPr="001978F2" w:rsidRDefault="00DB7318" w:rsidP="007B5F38">
            <w:pPr>
              <w:pStyle w:val="CETBodytext"/>
              <w:jc w:val="left"/>
              <w:rPr>
                <w:rFonts w:cs="Arial"/>
                <w:szCs w:val="18"/>
                <w:lang w:val="en-GB"/>
              </w:rPr>
            </w:pPr>
            <w:r>
              <w:rPr>
                <w:rFonts w:cs="Arial"/>
                <w:szCs w:val="18"/>
                <w:lang w:val="en-GB"/>
              </w:rPr>
              <w:t>CH</w:t>
            </w:r>
            <w:r w:rsidRPr="002C05D2">
              <w:rPr>
                <w:rFonts w:cs="Arial"/>
                <w:szCs w:val="18"/>
                <w:vertAlign w:val="subscript"/>
                <w:lang w:val="en-GB"/>
              </w:rPr>
              <w:t>4</w:t>
            </w:r>
            <w:r>
              <w:rPr>
                <w:rFonts w:cs="Arial"/>
                <w:szCs w:val="18"/>
                <w:lang w:val="en-GB"/>
              </w:rPr>
              <w:t xml:space="preserve"> recovery</w:t>
            </w:r>
            <w:r w:rsidRPr="001978F2" w:rsidDel="00996550">
              <w:rPr>
                <w:rFonts w:cs="Arial"/>
                <w:szCs w:val="18"/>
                <w:lang w:val="en-GB"/>
              </w:rPr>
              <w:t xml:space="preserve"> </w:t>
            </w:r>
          </w:p>
        </w:tc>
        <w:tc>
          <w:tcPr>
            <w:tcW w:w="1620" w:type="dxa"/>
            <w:tcBorders>
              <w:top w:val="single" w:sz="12" w:space="0" w:color="008000"/>
              <w:bottom w:val="single" w:sz="6" w:space="0" w:color="008000"/>
            </w:tcBorders>
            <w:shd w:val="clear" w:color="auto" w:fill="FFFFFF"/>
            <w:vAlign w:val="center"/>
          </w:tcPr>
          <w:p w14:paraId="00A1728F" w14:textId="39A77AA0" w:rsidR="00DB7318" w:rsidRPr="001978F2" w:rsidRDefault="00DB7318" w:rsidP="007B5F38">
            <w:pPr>
              <w:pStyle w:val="CETBodytext"/>
              <w:jc w:val="left"/>
              <w:rPr>
                <w:rFonts w:cs="Arial"/>
                <w:szCs w:val="18"/>
                <w:lang w:val="en-GB"/>
              </w:rPr>
            </w:pPr>
            <w:r>
              <w:rPr>
                <w:rFonts w:cs="Arial"/>
                <w:szCs w:val="18"/>
                <w:lang w:val="en-GB"/>
              </w:rPr>
              <w:t>H</w:t>
            </w:r>
            <w:r w:rsidRPr="002C05D2">
              <w:rPr>
                <w:rFonts w:cs="Arial"/>
                <w:szCs w:val="18"/>
                <w:vertAlign w:val="subscript"/>
                <w:lang w:val="en-GB"/>
              </w:rPr>
              <w:t>2</w:t>
            </w:r>
            <w:r>
              <w:rPr>
                <w:rFonts w:cs="Arial"/>
                <w:szCs w:val="18"/>
                <w:lang w:val="en-GB"/>
              </w:rPr>
              <w:t>S final content</w:t>
            </w:r>
          </w:p>
        </w:tc>
        <w:tc>
          <w:tcPr>
            <w:tcW w:w="1890" w:type="dxa"/>
            <w:tcBorders>
              <w:top w:val="single" w:sz="12" w:space="0" w:color="008000"/>
              <w:bottom w:val="single" w:sz="6" w:space="0" w:color="008000"/>
            </w:tcBorders>
            <w:shd w:val="clear" w:color="auto" w:fill="FFFFFF"/>
            <w:vAlign w:val="center"/>
          </w:tcPr>
          <w:p w14:paraId="683810ED" w14:textId="789578E6" w:rsidR="00DB7318" w:rsidRDefault="00DB7318" w:rsidP="007B5F38">
            <w:pPr>
              <w:pStyle w:val="CETBodytext"/>
              <w:jc w:val="left"/>
              <w:rPr>
                <w:rFonts w:cs="Arial"/>
                <w:szCs w:val="18"/>
                <w:lang w:val="en-GB"/>
              </w:rPr>
            </w:pPr>
            <w:r>
              <w:rPr>
                <w:rFonts w:cs="Arial"/>
                <w:szCs w:val="18"/>
                <w:lang w:val="en-GB"/>
              </w:rPr>
              <w:t>Reference</w:t>
            </w:r>
          </w:p>
        </w:tc>
      </w:tr>
      <w:tr w:rsidR="00DB7318" w:rsidRPr="00B57B36" w14:paraId="21108A76" w14:textId="19ADDE8B" w:rsidTr="007B5F38">
        <w:trPr>
          <w:trHeight w:val="206"/>
        </w:trPr>
        <w:tc>
          <w:tcPr>
            <w:tcW w:w="1800" w:type="dxa"/>
            <w:shd w:val="clear" w:color="auto" w:fill="FFFFFF"/>
            <w:vAlign w:val="center"/>
          </w:tcPr>
          <w:p w14:paraId="48D7E4E0" w14:textId="2843964A" w:rsidR="00DB7318" w:rsidRPr="003E0797" w:rsidRDefault="00DB7318" w:rsidP="007B5F38">
            <w:pPr>
              <w:pStyle w:val="CETBodytext"/>
              <w:jc w:val="left"/>
              <w:rPr>
                <w:rFonts w:cs="Arial"/>
                <w:szCs w:val="18"/>
                <w:lang w:val="en-GB"/>
              </w:rPr>
            </w:pPr>
            <w:r w:rsidRPr="003E0797">
              <w:rPr>
                <w:rFonts w:cs="Arial"/>
                <w:szCs w:val="18"/>
                <w:lang w:val="en-GB"/>
              </w:rPr>
              <w:t>Water Scrubbing</w:t>
            </w:r>
          </w:p>
        </w:tc>
        <w:tc>
          <w:tcPr>
            <w:tcW w:w="1080" w:type="dxa"/>
            <w:shd w:val="clear" w:color="auto" w:fill="FFFFFF"/>
            <w:vAlign w:val="center"/>
          </w:tcPr>
          <w:p w14:paraId="1D744F07" w14:textId="29EFF536" w:rsidR="00DB7318" w:rsidRPr="003E0797" w:rsidRDefault="003E0797" w:rsidP="007B5F38">
            <w:pPr>
              <w:pStyle w:val="CETBodytext"/>
              <w:jc w:val="left"/>
              <w:rPr>
                <w:rFonts w:cs="Arial"/>
                <w:szCs w:val="18"/>
                <w:lang w:val="en-GB"/>
              </w:rPr>
            </w:pPr>
            <w:r w:rsidRPr="003E0797">
              <w:rPr>
                <w:rFonts w:cs="Arial"/>
                <w:szCs w:val="18"/>
                <w:lang w:val="en-GB"/>
              </w:rPr>
              <w:t>41.52</w:t>
            </w:r>
            <w:r w:rsidR="00DB7318" w:rsidRPr="003E0797">
              <w:rPr>
                <w:rFonts w:cs="Arial"/>
                <w:szCs w:val="18"/>
                <w:lang w:val="en-GB"/>
              </w:rPr>
              <w:t xml:space="preserve"> %</w:t>
            </w:r>
          </w:p>
        </w:tc>
        <w:tc>
          <w:tcPr>
            <w:tcW w:w="1350" w:type="dxa"/>
            <w:shd w:val="clear" w:color="auto" w:fill="FFFFFF"/>
            <w:vAlign w:val="center"/>
          </w:tcPr>
          <w:p w14:paraId="1208775E" w14:textId="5A42D3FD" w:rsidR="00DB7318" w:rsidRPr="003E0797" w:rsidRDefault="00DB7318" w:rsidP="007B5F38">
            <w:pPr>
              <w:pStyle w:val="CETBodytext"/>
              <w:jc w:val="left"/>
              <w:rPr>
                <w:rFonts w:cs="Arial"/>
                <w:szCs w:val="18"/>
                <w:lang w:val="en-GB"/>
              </w:rPr>
            </w:pPr>
            <w:r w:rsidRPr="003E0797">
              <w:rPr>
                <w:rFonts w:cs="Arial"/>
                <w:szCs w:val="18"/>
                <w:lang w:val="en-GB"/>
              </w:rPr>
              <w:t>9</w:t>
            </w:r>
            <w:r w:rsidR="003E0797" w:rsidRPr="003E0797">
              <w:rPr>
                <w:rFonts w:cs="Arial"/>
                <w:szCs w:val="18"/>
                <w:lang w:val="en-GB"/>
              </w:rPr>
              <w:t>8.24</w:t>
            </w:r>
            <w:r w:rsidRPr="003E0797">
              <w:rPr>
                <w:rFonts w:cs="Arial"/>
                <w:szCs w:val="18"/>
                <w:lang w:val="en-GB"/>
              </w:rPr>
              <w:t xml:space="preserve"> %</w:t>
            </w:r>
          </w:p>
        </w:tc>
        <w:tc>
          <w:tcPr>
            <w:tcW w:w="1620" w:type="dxa"/>
            <w:shd w:val="clear" w:color="auto" w:fill="FFFFFF"/>
            <w:vAlign w:val="center"/>
          </w:tcPr>
          <w:p w14:paraId="534E46F3" w14:textId="251C6D16" w:rsidR="00DB7318" w:rsidRPr="003E0797" w:rsidRDefault="003E0797" w:rsidP="007B5F38">
            <w:pPr>
              <w:pStyle w:val="CETBodytext"/>
              <w:jc w:val="left"/>
              <w:rPr>
                <w:rFonts w:cs="Arial"/>
                <w:szCs w:val="18"/>
                <w:lang w:val="en-GB"/>
              </w:rPr>
            </w:pPr>
            <w:r w:rsidRPr="003E0797">
              <w:rPr>
                <w:rFonts w:cs="Arial"/>
                <w:szCs w:val="18"/>
                <w:lang w:val="en-GB"/>
              </w:rPr>
              <w:t>8.9</w:t>
            </w:r>
            <w:r w:rsidR="00DB7318" w:rsidRPr="003E0797">
              <w:rPr>
                <w:rFonts w:cs="Arial"/>
                <w:szCs w:val="18"/>
                <w:lang w:val="en-GB"/>
              </w:rPr>
              <w:t xml:space="preserve"> ppm</w:t>
            </w:r>
          </w:p>
        </w:tc>
        <w:tc>
          <w:tcPr>
            <w:tcW w:w="1890" w:type="dxa"/>
            <w:shd w:val="clear" w:color="auto" w:fill="FFFFFF"/>
            <w:vAlign w:val="center"/>
          </w:tcPr>
          <w:p w14:paraId="3E3F34CA" w14:textId="70BC372B" w:rsidR="00DB7318" w:rsidRPr="003E0797" w:rsidRDefault="00DB7318" w:rsidP="007B5F38">
            <w:pPr>
              <w:pStyle w:val="CETBodytext"/>
              <w:jc w:val="left"/>
              <w:rPr>
                <w:rFonts w:cs="Arial"/>
                <w:szCs w:val="18"/>
                <w:lang w:val="en-GB"/>
              </w:rPr>
            </w:pPr>
            <w:r w:rsidRPr="003E0797">
              <w:rPr>
                <w:rFonts w:cs="Arial"/>
                <w:szCs w:val="18"/>
                <w:lang w:val="en-GB"/>
              </w:rPr>
              <w:t xml:space="preserve">This </w:t>
            </w:r>
            <w:r w:rsidR="002C4B17" w:rsidRPr="003E0797">
              <w:rPr>
                <w:rFonts w:cs="Arial"/>
                <w:szCs w:val="18"/>
                <w:lang w:val="en-GB"/>
              </w:rPr>
              <w:t>study</w:t>
            </w:r>
          </w:p>
        </w:tc>
      </w:tr>
      <w:tr w:rsidR="00DB7318" w:rsidRPr="00B57B36" w14:paraId="352481F5" w14:textId="25AF2BEB" w:rsidTr="007B5F38">
        <w:trPr>
          <w:trHeight w:val="197"/>
        </w:trPr>
        <w:tc>
          <w:tcPr>
            <w:tcW w:w="1800" w:type="dxa"/>
            <w:shd w:val="clear" w:color="auto" w:fill="FFFFFF"/>
            <w:vAlign w:val="center"/>
          </w:tcPr>
          <w:p w14:paraId="6DAEC403" w14:textId="4C2D5EA4" w:rsidR="00DB7318" w:rsidRPr="007E3FB2" w:rsidRDefault="00DB7318" w:rsidP="007B5F38">
            <w:pPr>
              <w:pStyle w:val="CETBodytext"/>
              <w:ind w:right="-1"/>
              <w:jc w:val="left"/>
              <w:rPr>
                <w:rFonts w:cs="Arial"/>
                <w:szCs w:val="18"/>
                <w:lang w:val="en-GB"/>
              </w:rPr>
            </w:pPr>
            <w:r w:rsidRPr="001978F2">
              <w:rPr>
                <w:rFonts w:cs="Arial"/>
                <w:szCs w:val="18"/>
                <w:lang w:val="en-GB"/>
              </w:rPr>
              <w:t>Membrane system</w:t>
            </w:r>
            <w:r>
              <w:rPr>
                <w:rFonts w:cs="Arial"/>
                <w:szCs w:val="18"/>
                <w:lang w:val="en-GB"/>
              </w:rPr>
              <w:t xml:space="preserve"> </w:t>
            </w:r>
          </w:p>
        </w:tc>
        <w:tc>
          <w:tcPr>
            <w:tcW w:w="1080" w:type="dxa"/>
            <w:shd w:val="clear" w:color="auto" w:fill="FFFFFF"/>
            <w:vAlign w:val="center"/>
          </w:tcPr>
          <w:p w14:paraId="64A2A74A" w14:textId="45B0281B" w:rsidR="00DB7318" w:rsidRPr="007E3FB2" w:rsidRDefault="00DB7318" w:rsidP="007B5F38">
            <w:pPr>
              <w:pStyle w:val="CETBodytext"/>
              <w:ind w:right="-1"/>
              <w:jc w:val="left"/>
              <w:rPr>
                <w:rFonts w:cs="Arial"/>
                <w:szCs w:val="18"/>
                <w:lang w:val="en-GB"/>
              </w:rPr>
            </w:pPr>
            <w:r>
              <w:rPr>
                <w:rFonts w:cs="Arial"/>
                <w:szCs w:val="18"/>
                <w:lang w:val="en-GB"/>
              </w:rPr>
              <w:t xml:space="preserve"> -</w:t>
            </w:r>
          </w:p>
        </w:tc>
        <w:tc>
          <w:tcPr>
            <w:tcW w:w="1350" w:type="dxa"/>
            <w:shd w:val="clear" w:color="auto" w:fill="FFFFFF"/>
            <w:vAlign w:val="center"/>
          </w:tcPr>
          <w:p w14:paraId="4EF8B9FE" w14:textId="06841411" w:rsidR="00DB7318" w:rsidRPr="001978F2" w:rsidRDefault="00DB7318" w:rsidP="007B5F38">
            <w:pPr>
              <w:pStyle w:val="CETBodytext"/>
              <w:ind w:right="-1"/>
              <w:jc w:val="left"/>
              <w:rPr>
                <w:rFonts w:cs="Arial"/>
                <w:szCs w:val="18"/>
                <w:lang w:val="en-GB"/>
              </w:rPr>
            </w:pPr>
            <w:r w:rsidRPr="001978F2">
              <w:rPr>
                <w:rFonts w:cs="Arial"/>
                <w:szCs w:val="18"/>
                <w:lang w:val="en-GB"/>
              </w:rPr>
              <w:t>70 %</w:t>
            </w:r>
          </w:p>
        </w:tc>
        <w:tc>
          <w:tcPr>
            <w:tcW w:w="1620" w:type="dxa"/>
            <w:shd w:val="clear" w:color="auto" w:fill="FFFFFF"/>
            <w:vAlign w:val="center"/>
          </w:tcPr>
          <w:p w14:paraId="31771586" w14:textId="098D670E" w:rsidR="00DB7318" w:rsidRPr="001978F2" w:rsidRDefault="00DB7318" w:rsidP="007B5F38">
            <w:pPr>
              <w:pStyle w:val="CETBodytext"/>
              <w:ind w:right="-1"/>
              <w:jc w:val="left"/>
              <w:rPr>
                <w:rFonts w:cs="Arial"/>
                <w:szCs w:val="18"/>
                <w:lang w:val="en-GB"/>
              </w:rPr>
            </w:pPr>
            <w:r w:rsidRPr="001978F2">
              <w:rPr>
                <w:rFonts w:cs="Arial"/>
                <w:szCs w:val="18"/>
                <w:lang w:val="en-GB"/>
              </w:rPr>
              <w:t>&lt; 3.3 ppm</w:t>
            </w:r>
          </w:p>
        </w:tc>
        <w:tc>
          <w:tcPr>
            <w:tcW w:w="1890" w:type="dxa"/>
            <w:shd w:val="clear" w:color="auto" w:fill="FFFFFF"/>
            <w:vAlign w:val="center"/>
          </w:tcPr>
          <w:p w14:paraId="4C349490" w14:textId="5DA6291B" w:rsidR="00DB7318" w:rsidRPr="001978F2" w:rsidRDefault="001B6018" w:rsidP="007B5F38">
            <w:pPr>
              <w:pStyle w:val="CETBodytext"/>
              <w:ind w:right="-1"/>
              <w:jc w:val="left"/>
              <w:rPr>
                <w:rFonts w:cs="Arial"/>
                <w:szCs w:val="18"/>
                <w:lang w:val="en-GB"/>
              </w:rPr>
            </w:pPr>
            <w:r>
              <w:rPr>
                <w:rStyle w:val="FootnoteReference"/>
                <w:rFonts w:cs="Arial"/>
                <w:szCs w:val="18"/>
                <w:lang w:val="en-GB"/>
              </w:rPr>
              <w:fldChar w:fldCharType="begin" w:fldLock="1"/>
            </w:r>
            <w:r w:rsidR="00053C66">
              <w:rPr>
                <w:rFonts w:cs="Arial"/>
                <w:szCs w:val="18"/>
                <w:lang w:val="en-GB"/>
              </w:rPr>
              <w:instrText>ADDIN CSL_CITATION {"citationItems":[{"id":"ITEM-1","itemData":{"DOI":"10.2166/wst.2012.566","ISSN":"0273-1223","PMID":"23168631","abstract":"Membrane gas permeation using glassy membranes proved to be a suitable method for biogas upgrading and natural gas substitute production on account of low energy consumption and high compactness. Glassy membranes are very effective in the separation of bulk carbon dioxide and water from a methane-containing stream. However, the content of hydrogen sulfide can be lowered only partially. This work employs process modeling based upon the finite difference method to evaluate a hybrid membrane system built of a combination of rubbery and glassy membranes. The former are responsible for the separation of hydrogen sulfide and the latter separate carbon dioxide to produce standard-conform natural gas substitute. The evaluation focuses on the most critical upgrading parameters like achievable gas purity, methane recovery and specific energy consumption. The obtained results indicate that the evaluated hybrid membrane configuration is a potentially efficient system for the biogas processing tasks that do not require high methane recoveries, and allows effective desulfurization for medium and high hydrogen sulfide concentrations without additional process steps.","author":[{"dropping-particle":"","family":"Makaruk","given":"A.","non-dropping-particle":"","parse-names":false,"suffix":""},{"dropping-particle":"","family":"Miltner","given":"M.","non-dropping-particle":"","parse-names":false,"suffix":""},{"dropping-particle":"","family":"Harasek","given":"M.","non-dropping-particle":"","parse-names":false,"suffix":""}],"container-title":"Water Science and Technology","id":"ITEM-1","issue":"2","issued":{"date-parts":[["2013","1","1"]]},"page":"326-332","title":"Biogas desulfurization and biogas upgrading using a hybrid membrane system – modeling study","type":"article-journal","volume":"67"},"uris":["http://www.mendeley.com/documents/?uuid=4e4a5390-3b50-3a6b-bffc-f0844c584d83"]}],"mendeley":{"formattedCitation":"(Makaruk et al., 2013)","plainTextFormattedCitation":"(Makaruk et al., 2013)","previouslyFormattedCitation":"(Makaruk et al., 2013)"},"properties":{"noteIndex":0},"schema":"https://github.com/citation-style-language/schema/raw/master/csl-citation.json"}</w:instrText>
            </w:r>
            <w:r>
              <w:rPr>
                <w:rStyle w:val="FootnoteReference"/>
                <w:rFonts w:cs="Arial"/>
                <w:szCs w:val="18"/>
                <w:lang w:val="en-GB"/>
              </w:rPr>
              <w:fldChar w:fldCharType="separate"/>
            </w:r>
            <w:r w:rsidR="00053C66" w:rsidRPr="00053C66">
              <w:rPr>
                <w:rFonts w:cs="Arial"/>
                <w:noProof/>
                <w:szCs w:val="18"/>
                <w:lang w:val="en-GB"/>
              </w:rPr>
              <w:t>(Makaruk et al., 2013)</w:t>
            </w:r>
            <w:r>
              <w:rPr>
                <w:rStyle w:val="FootnoteReference"/>
                <w:rFonts w:cs="Arial"/>
                <w:szCs w:val="18"/>
                <w:lang w:val="en-GB"/>
              </w:rPr>
              <w:fldChar w:fldCharType="end"/>
            </w:r>
          </w:p>
        </w:tc>
      </w:tr>
    </w:tbl>
    <w:p w14:paraId="667C01ED" w14:textId="77777777" w:rsidR="00BF53E9" w:rsidRDefault="00BF53E9" w:rsidP="00BF53E9">
      <w:pPr>
        <w:pStyle w:val="CETheadingx"/>
        <w:numPr>
          <w:ilvl w:val="2"/>
          <w:numId w:val="1"/>
        </w:numPr>
      </w:pPr>
      <w:r>
        <w:t>Catalytic Reforming</w:t>
      </w:r>
    </w:p>
    <w:p w14:paraId="55281D37" w14:textId="0ADA182B" w:rsidR="00255464" w:rsidRDefault="00BE44A8" w:rsidP="00255464">
      <w:pPr>
        <w:pStyle w:val="CETBodytext"/>
      </w:pPr>
      <w:r w:rsidRPr="00B976C0">
        <w:t xml:space="preserve">Primarily, the DR was simulated </w:t>
      </w:r>
      <w:r w:rsidR="004D4A9E" w:rsidRPr="00B976C0">
        <w:t>in Aspen Plus V12.1®.</w:t>
      </w:r>
      <w:r w:rsidR="004D4A9E" w:rsidRPr="004D4A9E">
        <w:t xml:space="preserve"> </w:t>
      </w:r>
      <w:r w:rsidR="00B35E80">
        <w:t xml:space="preserve">Figure </w:t>
      </w:r>
      <w:r w:rsidR="00B35E80">
        <w:rPr>
          <w:noProof/>
        </w:rPr>
        <w:t>2</w:t>
      </w:r>
      <w:r w:rsidR="00EE4BD7">
        <w:t>(</w:t>
      </w:r>
      <w:r w:rsidR="00A91301">
        <w:t>a-b</w:t>
      </w:r>
      <w:r w:rsidR="00EE4BD7">
        <w:t>)</w:t>
      </w:r>
      <w:r w:rsidR="00A91301">
        <w:t xml:space="preserve"> </w:t>
      </w:r>
      <w:r w:rsidR="00EE4BD7">
        <w:t xml:space="preserve">depicts </w:t>
      </w:r>
      <w:r w:rsidR="00A91301">
        <w:t xml:space="preserve">the results </w:t>
      </w:r>
      <w:r w:rsidR="00B4665B">
        <w:t xml:space="preserve">considering </w:t>
      </w:r>
      <w:r w:rsidR="00A91301">
        <w:t>the effect of the pressure in CH</w:t>
      </w:r>
      <w:r w:rsidR="00A91301" w:rsidRPr="00A91301">
        <w:rPr>
          <w:vertAlign w:val="subscript"/>
        </w:rPr>
        <w:t>4</w:t>
      </w:r>
      <w:r w:rsidR="00A91301">
        <w:t xml:space="preserve"> and CO</w:t>
      </w:r>
      <w:r w:rsidR="00A91301" w:rsidRPr="00A91301">
        <w:rPr>
          <w:vertAlign w:val="subscript"/>
        </w:rPr>
        <w:t>2</w:t>
      </w:r>
      <w:r w:rsidR="00A91301">
        <w:t xml:space="preserve"> conversions, respectively</w:t>
      </w:r>
      <w:r w:rsidR="00E44D51">
        <w:t>.</w:t>
      </w:r>
      <w:r w:rsidR="00896E3D">
        <w:t xml:space="preserve"> </w:t>
      </w:r>
      <w:r w:rsidR="00890476">
        <w:t>R</w:t>
      </w:r>
      <w:r w:rsidR="00255464">
        <w:t>egardless of the chosen pressure,</w:t>
      </w:r>
      <w:r w:rsidR="00890476">
        <w:t xml:space="preserve"> both conversions </w:t>
      </w:r>
      <w:r w:rsidR="00255464">
        <w:t>increase</w:t>
      </w:r>
      <w:r w:rsidR="00A63283">
        <w:t>d</w:t>
      </w:r>
      <w:r w:rsidR="00255464">
        <w:t xml:space="preserve"> with </w:t>
      </w:r>
      <w:r w:rsidR="00890476">
        <w:t xml:space="preserve">the </w:t>
      </w:r>
      <w:r w:rsidR="00255464">
        <w:t>increas</w:t>
      </w:r>
      <w:r w:rsidR="00890476">
        <w:t>e in</w:t>
      </w:r>
      <w:r w:rsidR="00255464">
        <w:t xml:space="preserve"> temperature</w:t>
      </w:r>
      <w:r w:rsidR="00890476">
        <w:t xml:space="preserve"> </w:t>
      </w:r>
      <w:r w:rsidR="00A63283">
        <w:t xml:space="preserve">due </w:t>
      </w:r>
      <w:r w:rsidR="00890476">
        <w:t xml:space="preserve">to </w:t>
      </w:r>
      <w:r w:rsidR="00255464">
        <w:t xml:space="preserve">the endothermicity of the </w:t>
      </w:r>
      <w:r w:rsidR="00890476">
        <w:t>DR</w:t>
      </w:r>
      <w:r w:rsidR="005F0540">
        <w:t xml:space="preserve">, </w:t>
      </w:r>
      <w:r w:rsidR="00255464">
        <w:t>which ends up being favored at higher temperatures. Moreover, at temperatures</w:t>
      </w:r>
      <w:r>
        <w:t xml:space="preserve"> below </w:t>
      </w:r>
      <w:r w:rsidR="00255464">
        <w:t xml:space="preserve">700 °C, the pressure </w:t>
      </w:r>
      <w:r w:rsidR="00A63283">
        <w:t>showed a</w:t>
      </w:r>
      <w:r w:rsidR="00255464">
        <w:t xml:space="preserve"> significant impact on </w:t>
      </w:r>
      <w:r w:rsidR="00A63283">
        <w:t xml:space="preserve">both </w:t>
      </w:r>
      <w:r w:rsidR="00255464">
        <w:t>conversions by influencing the reactions</w:t>
      </w:r>
      <w:r w:rsidR="00A63283">
        <w:t xml:space="preserve"> </w:t>
      </w:r>
      <w:r w:rsidR="00A63283" w:rsidRPr="008E2E27">
        <w:t>1</w:t>
      </w:r>
      <w:r w:rsidR="00A63283">
        <w:t xml:space="preserve"> and </w:t>
      </w:r>
      <w:r w:rsidR="00A63283" w:rsidRPr="008E2E27">
        <w:t>3</w:t>
      </w:r>
      <w:r w:rsidR="00255464">
        <w:t xml:space="preserve">, presented in </w:t>
      </w:r>
      <w:r w:rsidR="00995E52">
        <w:t xml:space="preserve">Table </w:t>
      </w:r>
      <w:r w:rsidR="00995E52">
        <w:rPr>
          <w:noProof/>
        </w:rPr>
        <w:t>1</w:t>
      </w:r>
      <w:r w:rsidR="00255464">
        <w:t xml:space="preserve">. </w:t>
      </w:r>
      <w:r w:rsidR="00995E52">
        <w:t>Also,</w:t>
      </w:r>
      <w:r w:rsidR="00255464">
        <w:t xml:space="preserve"> </w:t>
      </w:r>
      <w:r w:rsidR="00B35E80">
        <w:t>higher</w:t>
      </w:r>
      <w:r w:rsidR="00255464">
        <w:t xml:space="preserve"> pressure</w:t>
      </w:r>
      <w:r w:rsidR="00B35E80">
        <w:t>s</w:t>
      </w:r>
      <w:r w:rsidR="00255464">
        <w:t xml:space="preserve"> </w:t>
      </w:r>
      <w:r w:rsidR="00B35E80">
        <w:t>changed</w:t>
      </w:r>
      <w:r w:rsidR="00255464">
        <w:t xml:space="preserve"> the chemical equilibrium of the main reaction of DR</w:t>
      </w:r>
      <w:r w:rsidR="00B976C0">
        <w:t xml:space="preserve"> towards</w:t>
      </w:r>
      <w:r w:rsidR="00424D8F">
        <w:t xml:space="preserve"> the reactants side</w:t>
      </w:r>
      <w:r w:rsidR="00255464">
        <w:t>.</w:t>
      </w:r>
      <w:r w:rsidR="00A63283">
        <w:t xml:space="preserve"> </w:t>
      </w:r>
      <w:r w:rsidR="004C47DA">
        <w:t>Thus</w:t>
      </w:r>
      <w:r w:rsidR="00890476">
        <w:t>, high</w:t>
      </w:r>
      <w:r w:rsidR="0003596B">
        <w:t>er</w:t>
      </w:r>
      <w:r w:rsidR="00890476">
        <w:t xml:space="preserve"> temperature</w:t>
      </w:r>
      <w:r w:rsidR="0003596B">
        <w:t>s</w:t>
      </w:r>
      <w:r w:rsidR="00890476">
        <w:t xml:space="preserve"> </w:t>
      </w:r>
      <w:r w:rsidR="0003596B">
        <w:t xml:space="preserve">and lower pressures have a positive impact on both </w:t>
      </w:r>
      <w:r w:rsidR="004C47DA">
        <w:t>C</w:t>
      </w:r>
      <w:r w:rsidR="001338A3">
        <w:t>H</w:t>
      </w:r>
      <w:r w:rsidR="004C47DA" w:rsidRPr="001338A3">
        <w:rPr>
          <w:vertAlign w:val="subscript"/>
        </w:rPr>
        <w:t>4</w:t>
      </w:r>
      <w:r w:rsidR="004C47DA">
        <w:t xml:space="preserve"> and CO</w:t>
      </w:r>
      <w:r w:rsidR="004C47DA" w:rsidRPr="001338A3">
        <w:rPr>
          <w:vertAlign w:val="subscript"/>
        </w:rPr>
        <w:t>2</w:t>
      </w:r>
      <w:r w:rsidR="004C47DA">
        <w:t xml:space="preserve"> </w:t>
      </w:r>
      <w:r w:rsidR="0003596B">
        <w:t xml:space="preserve">conversions. </w:t>
      </w:r>
      <w:r w:rsidR="00F215EA">
        <w:t xml:space="preserve">As shown in Figure </w:t>
      </w:r>
      <w:r w:rsidR="00F215EA">
        <w:rPr>
          <w:noProof/>
        </w:rPr>
        <w:t>1</w:t>
      </w:r>
      <w:r w:rsidR="00F215EA">
        <w:t>b, the CO</w:t>
      </w:r>
      <w:r w:rsidR="00F215EA" w:rsidRPr="00995E52">
        <w:rPr>
          <w:vertAlign w:val="subscript"/>
        </w:rPr>
        <w:t>2</w:t>
      </w:r>
      <w:r w:rsidR="00F215EA">
        <w:rPr>
          <w:vertAlign w:val="subscript"/>
        </w:rPr>
        <w:t xml:space="preserve"> </w:t>
      </w:r>
      <w:r w:rsidR="00255464">
        <w:lastRenderedPageBreak/>
        <w:t>conversion</w:t>
      </w:r>
      <w:r w:rsidR="00F215EA">
        <w:t xml:space="preserve"> had a </w:t>
      </w:r>
      <w:r w:rsidR="00255464">
        <w:t xml:space="preserve">different trend at temperatures </w:t>
      </w:r>
      <w:r w:rsidR="003475A4">
        <w:t xml:space="preserve">within </w:t>
      </w:r>
      <w:r w:rsidR="00255464">
        <w:t>400 °C to 700 °C</w:t>
      </w:r>
      <w:r w:rsidR="00F215EA">
        <w:t>,</w:t>
      </w:r>
      <w:r w:rsidR="00255464">
        <w:t xml:space="preserve"> </w:t>
      </w:r>
      <w:r w:rsidR="00F215EA">
        <w:t>represented by</w:t>
      </w:r>
      <w:r w:rsidR="00255464">
        <w:t xml:space="preserve"> a slight </w:t>
      </w:r>
      <w:r w:rsidR="003475A4" w:rsidRPr="003D33A3">
        <w:t xml:space="preserve">decrease </w:t>
      </w:r>
      <w:r w:rsidR="00255464" w:rsidRPr="003D33A3">
        <w:t xml:space="preserve">in </w:t>
      </w:r>
      <w:r w:rsidR="00F215EA" w:rsidRPr="003D33A3">
        <w:t xml:space="preserve">the </w:t>
      </w:r>
      <w:r w:rsidR="003D33A3" w:rsidRPr="003D33A3">
        <w:t>profiles</w:t>
      </w:r>
      <w:r w:rsidR="00255464" w:rsidRPr="003D33A3">
        <w:t>.</w:t>
      </w:r>
      <w:r w:rsidR="00255464">
        <w:t xml:space="preserve"> </w:t>
      </w:r>
      <w:r w:rsidR="00F215EA">
        <w:t>At</w:t>
      </w:r>
      <w:r w:rsidR="00255464">
        <w:t xml:space="preserve"> </w:t>
      </w:r>
      <w:r w:rsidR="00255464" w:rsidRPr="00D6159B">
        <w:t>temperatures below 643 °C</w:t>
      </w:r>
      <w:r w:rsidR="00255464" w:rsidRPr="001338A3">
        <w:t xml:space="preserve">, the </w:t>
      </w:r>
      <w:r w:rsidR="00A91301" w:rsidRPr="001338A3">
        <w:t xml:space="preserve">DR </w:t>
      </w:r>
      <w:r w:rsidR="001338A3" w:rsidRPr="001338A3">
        <w:t>(</w:t>
      </w:r>
      <w:r w:rsidR="00A91301" w:rsidRPr="001338A3">
        <w:t xml:space="preserve">reaction </w:t>
      </w:r>
      <w:r w:rsidR="00F215EA" w:rsidRPr="001338A3">
        <w:t xml:space="preserve">1) </w:t>
      </w:r>
      <w:r w:rsidR="001338A3" w:rsidRPr="001338A3">
        <w:t>is influenced by equilibrium limitations</w:t>
      </w:r>
      <w:r w:rsidR="00255464" w:rsidRPr="00D6159B">
        <w:t xml:space="preserve">, </w:t>
      </w:r>
      <w:r w:rsidR="00DB2CCB">
        <w:t>decreasing the</w:t>
      </w:r>
      <w:r w:rsidR="00255464" w:rsidRPr="00D6159B">
        <w:t xml:space="preserve"> CO</w:t>
      </w:r>
      <w:r w:rsidR="00255464" w:rsidRPr="00D6159B">
        <w:rPr>
          <w:vertAlign w:val="subscript"/>
        </w:rPr>
        <w:t>2</w:t>
      </w:r>
      <w:r w:rsidR="00255464" w:rsidRPr="00D6159B">
        <w:t xml:space="preserve"> conversion. Particularly</w:t>
      </w:r>
      <w:r w:rsidR="00535B4D">
        <w:t>,</w:t>
      </w:r>
      <w:r w:rsidR="00255464" w:rsidRPr="00D6159B">
        <w:t xml:space="preserve"> </w:t>
      </w:r>
      <w:r w:rsidR="00535B4D">
        <w:t xml:space="preserve">at </w:t>
      </w:r>
      <w:r w:rsidR="00255464" w:rsidRPr="00D6159B">
        <w:t xml:space="preserve">1 MPa and 5 MPa, the initial trend proposes that higher pressures would provide better conversions. </w:t>
      </w:r>
      <w:r w:rsidR="004C22C6" w:rsidRPr="00D6159B">
        <w:t xml:space="preserve">Since </w:t>
      </w:r>
      <w:r w:rsidR="00255464" w:rsidRPr="00D6159B">
        <w:t xml:space="preserve">carbon-water reaction </w:t>
      </w:r>
      <w:r w:rsidR="00E07B7E">
        <w:t xml:space="preserve">(6) </w:t>
      </w:r>
      <w:r w:rsidR="00BE2FE6">
        <w:t xml:space="preserve">is favorable </w:t>
      </w:r>
      <w:r w:rsidR="00255464" w:rsidRPr="00D6159B">
        <w:t>at temperatures above 630 °C</w:t>
      </w:r>
      <w:r w:rsidR="004C22C6" w:rsidRPr="00D6159B">
        <w:t xml:space="preserve">, it is expected a </w:t>
      </w:r>
      <w:r w:rsidR="00255464" w:rsidRPr="00D6159B">
        <w:t xml:space="preserve">change in the equilibrium </w:t>
      </w:r>
      <w:r w:rsidR="004C22C6" w:rsidRPr="00E07B7E">
        <w:t>in lower conditions,</w:t>
      </w:r>
      <w:r w:rsidR="004C22C6" w:rsidRPr="00D6159B">
        <w:t xml:space="preserve"> consuming CO</w:t>
      </w:r>
      <w:r w:rsidR="004C22C6" w:rsidRPr="00D6159B">
        <w:rPr>
          <w:vertAlign w:val="subscript"/>
        </w:rPr>
        <w:t>2</w:t>
      </w:r>
      <w:r w:rsidR="004C22C6" w:rsidRPr="00D6159B">
        <w:t xml:space="preserve"> </w:t>
      </w:r>
      <w:r w:rsidR="001B6018">
        <w:rPr>
          <w:rStyle w:val="FootnoteReference"/>
          <w:noProof/>
        </w:rPr>
        <w:fldChar w:fldCharType="begin" w:fldLock="1"/>
      </w:r>
      <w:r w:rsidR="00053C66">
        <w:rPr>
          <w:noProof/>
        </w:rPr>
        <w:instrText>ADDIN CSL_CITATION {"citationItems":[{"id":"ITEM-1","itemData":{"DOI":"10.1016/j.apenergy.2017.08.007","ISSN":"03062619","abstract":"In this research, a thermodynamic equilibrium model was established using FactSage to study the way to tune H2/CO ratio of syngas produced via dry (CO2) reforming of methane (DRM) for various F-T syntheses aiming at eliminating the use of a water–gas-shift unit. The effects of operating conditions, such as temperature, pressure and CH4/CO2 mole ratio, on CH4 and CO2 conversion, H2 and CO yield, and solid carbon yield in DRM were investigated. These operating conditions were studied in a wide range, i.e., 550–1200 °C for temperature, 0.05–5 MPa for pressure and 0.5–2 for CH4/CO2 mole ratio. The results showed that lower CH4/CO2 ratios favoured high CH4 conversion and CO selectivity, but hampered CO2 conversion and H2 selectivity. However, the increase in pressure hindered CH4 conversion, CO2 conversion, H2 selectivity and CO selectivity except for carbon yield. Since the deactivation of catalyst associated with coke formation is the major obstacle for the industrialization of DRM process, a carbon-free regime of DRM was identified as CH4/CO2 mole ratio = 1 and pressure = 0.1 MPa and temperature &gt;1000 °C. Although the H2/CO ratio could be adjusted by adjusting CH4/CO2 mole ratio and/or pressure to satisfy the requirements of different F-T processes, the adjustment of CH4/CO2 mole ratio was found to be a more efficient way of tuning H2/CO mole ratio than adjusting operating pressure. The dependence of H2/CO ratio in syngas on operating conditions of the DRM process was also revealed in this research. With the assistance of this relationship, optimal operating conditions for DRM could be quickly determined based on the required H2/CO mole ratio for various typical F-T processes. It is shown that when the operating temperature of DRM was raised to over 700 °C, the H2/CO ratio obtained at CH4/CO2 ≤ 1 and P = 0.1 MPa was preferable for the synthesis of olefins, heavy hydrocarbons and oxygenated compounds. Otherwise the syngas was more suitable for the production of alkanes (C1–C5).","author":[{"dropping-particle":"","family":"Cao","given":"Pengfei","non-dropping-particle":"","parse-names":false,"suffix":""},{"dropping-particle":"","family":"Adegbite","given":"Stephen","non-dropping-particle":"","parse-names":false,"suffix":""},{"dropping-particle":"","family":"Zhao","given":"Haitao","non-dropping-particle":"","parse-names":false,"suffix":""},{"dropping-particle":"","family":"Lester","given":"Edward","non-dropping-particle":"","parse-names":false,"suffix":""},{"dropping-particle":"","family":"Wu","given":"Tao","non-dropping-particle":"","parse-names":false,"suffix":""}],"container-title":"Applied Energy","id":"ITEM-1","issued":{"date-parts":[["2018","10"]]},"page":"190-197","title":"Tuning dry reforming of methane for F-T syntheses: A thermodynamic approach","type":"article-journal","volume":"227"},"uris":["http://www.mendeley.com/documents/?uuid=d19a8cb3-8323-35a7-9dda-e891902972d2"]}],"mendeley":{"formattedCitation":"(Cao et al., 2018)","plainTextFormattedCitation":"(Cao et al., 2018)","previouslyFormattedCitation":"(Cao et al., 2018)"},"properties":{"noteIndex":0},"schema":"https://github.com/citation-style-language/schema/raw/master/csl-citation.json"}</w:instrText>
      </w:r>
      <w:r w:rsidR="001B6018">
        <w:rPr>
          <w:rStyle w:val="FootnoteReference"/>
          <w:noProof/>
        </w:rPr>
        <w:fldChar w:fldCharType="separate"/>
      </w:r>
      <w:r w:rsidR="00053C66" w:rsidRPr="00053C66">
        <w:rPr>
          <w:noProof/>
        </w:rPr>
        <w:t>(Cao et al., 2018)</w:t>
      </w:r>
      <w:r w:rsidR="001B6018">
        <w:rPr>
          <w:rStyle w:val="FootnoteReference"/>
          <w:noProof/>
        </w:rPr>
        <w:fldChar w:fldCharType="end"/>
      </w:r>
      <w:r w:rsidR="00255464" w:rsidRPr="00D6159B">
        <w:t xml:space="preserve">. </w:t>
      </w:r>
      <w:r w:rsidR="004C22C6" w:rsidRPr="00D6159B">
        <w:t>Besides</w:t>
      </w:r>
      <w:r w:rsidR="004C22C6">
        <w:t>,</w:t>
      </w:r>
      <w:r w:rsidR="00255464">
        <w:t xml:space="preserve"> </w:t>
      </w:r>
      <w:r w:rsidR="00CF7BE5">
        <w:t>based on Le Chatelier's Principle</w:t>
      </w:r>
      <w:r w:rsidR="004474FB">
        <w:t xml:space="preserve">, </w:t>
      </w:r>
      <w:r w:rsidR="004474FB" w:rsidRPr="004474FB">
        <w:t xml:space="preserve">the increased pressure is favorable for the balance to move in the direction of the </w:t>
      </w:r>
      <w:r w:rsidR="004474FB">
        <w:t xml:space="preserve">reactants, </w:t>
      </w:r>
      <w:r w:rsidR="00255464">
        <w:t>consuming CO</w:t>
      </w:r>
      <w:r w:rsidR="00255464" w:rsidRPr="00EA28F5">
        <w:rPr>
          <w:vertAlign w:val="subscript"/>
        </w:rPr>
        <w:t>2</w:t>
      </w:r>
      <w:r w:rsidR="00255464">
        <w:t xml:space="preserve"> and promoting better conversions for </w:t>
      </w:r>
      <w:r w:rsidR="00A63283">
        <w:t>it</w:t>
      </w:r>
      <w:r w:rsidR="00255464">
        <w:t>.</w:t>
      </w:r>
    </w:p>
    <w:p w14:paraId="324B8E8B" w14:textId="3C8AF549" w:rsidR="00EA28F5" w:rsidRDefault="00CA4FC3" w:rsidP="00255464">
      <w:pPr>
        <w:pStyle w:val="CETBodytext"/>
      </w:pPr>
      <w:r w:rsidRPr="00A91301">
        <w:t xml:space="preserve">A second scenario </w:t>
      </w:r>
      <w:r w:rsidRPr="003D33A3">
        <w:t>was proposed for DR</w:t>
      </w:r>
      <w:r>
        <w:t xml:space="preserve">. Figure </w:t>
      </w:r>
      <w:r>
        <w:rPr>
          <w:noProof/>
        </w:rPr>
        <w:t>3</w:t>
      </w:r>
      <w:r>
        <w:t xml:space="preserve">(a-b) shows the results of the effect of feedstock </w:t>
      </w:r>
      <w:r w:rsidR="00EA28F5">
        <w:t>composition in CH</w:t>
      </w:r>
      <w:r w:rsidR="00EA28F5" w:rsidRPr="00A91301">
        <w:rPr>
          <w:vertAlign w:val="subscript"/>
        </w:rPr>
        <w:t>4</w:t>
      </w:r>
      <w:r w:rsidR="00EA28F5">
        <w:t xml:space="preserve"> and CO</w:t>
      </w:r>
      <w:r w:rsidR="00EA28F5" w:rsidRPr="00A91301">
        <w:rPr>
          <w:vertAlign w:val="subscript"/>
        </w:rPr>
        <w:t>2</w:t>
      </w:r>
      <w:r w:rsidR="00EA28F5">
        <w:t xml:space="preserve"> conversions for DR, respectively. For the same operational conditions, higher ratios of CH</w:t>
      </w:r>
      <w:r w:rsidR="00EA28F5" w:rsidRPr="00896E3D">
        <w:rPr>
          <w:vertAlign w:val="subscript"/>
        </w:rPr>
        <w:t>4</w:t>
      </w:r>
      <w:r w:rsidR="00EA28F5">
        <w:t xml:space="preserve"> to CO</w:t>
      </w:r>
      <w:r w:rsidR="00EA28F5" w:rsidRPr="00EB45A8">
        <w:rPr>
          <w:vertAlign w:val="subscript"/>
        </w:rPr>
        <w:t>2</w:t>
      </w:r>
      <w:r w:rsidR="00EA28F5">
        <w:t xml:space="preserve"> (2:1) decreased the </w:t>
      </w:r>
      <w:r w:rsidR="00EA28F5" w:rsidRPr="00896E3D">
        <w:t>CH</w:t>
      </w:r>
      <w:r w:rsidR="00EA28F5" w:rsidRPr="00896E3D">
        <w:rPr>
          <w:vertAlign w:val="subscript"/>
        </w:rPr>
        <w:t>4</w:t>
      </w:r>
      <w:r w:rsidR="00EA28F5">
        <w:t xml:space="preserve"> </w:t>
      </w:r>
      <w:r w:rsidR="00EA28F5" w:rsidRPr="00896E3D">
        <w:t>conversion</w:t>
      </w:r>
      <w:r w:rsidR="00EA28F5">
        <w:t xml:space="preserve"> and increased the CO</w:t>
      </w:r>
      <w:r w:rsidR="00EA28F5" w:rsidRPr="00EB45A8">
        <w:rPr>
          <w:vertAlign w:val="subscript"/>
        </w:rPr>
        <w:t>2</w:t>
      </w:r>
      <w:r w:rsidR="00EA28F5">
        <w:t xml:space="preserve"> conversion. This behavior indicates that CO</w:t>
      </w:r>
      <w:r w:rsidR="00EA28F5" w:rsidRPr="00EB45A8">
        <w:rPr>
          <w:vertAlign w:val="subscript"/>
        </w:rPr>
        <w:t>2</w:t>
      </w:r>
      <w:r w:rsidR="00EA28F5">
        <w:t xml:space="preserve"> is the limiting reactant for the DR (reaction </w:t>
      </w:r>
      <w:r w:rsidR="00EA28F5" w:rsidRPr="008E2E27">
        <w:t>1</w:t>
      </w:r>
      <w:r w:rsidR="00EA28F5">
        <w:t xml:space="preserve">), so its feed </w:t>
      </w:r>
      <w:r w:rsidR="00EA28F5" w:rsidRPr="00B976C0">
        <w:t>ratio controls the</w:t>
      </w:r>
      <w:r w:rsidR="00EA28F5">
        <w:t xml:space="preserve"> conversion of the mixture. </w:t>
      </w:r>
      <w:proofErr w:type="gramStart"/>
      <w:r w:rsidR="00EA28F5">
        <w:t>Similarly</w:t>
      </w:r>
      <w:proofErr w:type="gramEnd"/>
      <w:r w:rsidR="00EA28F5">
        <w:t xml:space="preserve"> to the first scenario, the CO</w:t>
      </w:r>
      <w:r w:rsidR="00EA28F5" w:rsidRPr="00EB45A8">
        <w:rPr>
          <w:vertAlign w:val="subscript"/>
        </w:rPr>
        <w:t>2</w:t>
      </w:r>
      <w:r w:rsidR="00EA28F5">
        <w:t xml:space="preserve"> conversion showed a slight decrease at lower temperatures, also given by the spontaneity of the DR reverse reaction under these conditions.</w:t>
      </w:r>
    </w:p>
    <w:bookmarkStart w:id="5" w:name="_Ref124673363"/>
    <w:p w14:paraId="0C1D149B" w14:textId="7C0B7929" w:rsidR="00DF62EA" w:rsidRDefault="00C05D1A" w:rsidP="00255464">
      <w:pPr>
        <w:pStyle w:val="CETCaption"/>
      </w:pPr>
      <w:r w:rsidRPr="00C05D1A">
        <w:rPr>
          <w:noProof/>
        </w:rPr>
        <mc:AlternateContent>
          <mc:Choice Requires="wpg">
            <w:drawing>
              <wp:inline distT="0" distB="0" distL="0" distR="0" wp14:anchorId="78AEDFFE" wp14:editId="4D8F8918">
                <wp:extent cx="4572000" cy="2194560"/>
                <wp:effectExtent l="0" t="0" r="0" b="0"/>
                <wp:docPr id="21" name="Group 9"/>
                <wp:cNvGraphicFramePr/>
                <a:graphic xmlns:a="http://schemas.openxmlformats.org/drawingml/2006/main">
                  <a:graphicData uri="http://schemas.microsoft.com/office/word/2010/wordprocessingGroup">
                    <wpg:wgp>
                      <wpg:cNvGrpSpPr/>
                      <wpg:grpSpPr>
                        <a:xfrm>
                          <a:off x="0" y="0"/>
                          <a:ext cx="4572000" cy="2194560"/>
                          <a:chOff x="0" y="0"/>
                          <a:chExt cx="4866869" cy="2514600"/>
                        </a:xfrm>
                      </wpg:grpSpPr>
                      <wpg:grpSp>
                        <wpg:cNvPr id="22" name="Group 22"/>
                        <wpg:cNvGrpSpPr/>
                        <wpg:grpSpPr>
                          <a:xfrm>
                            <a:off x="0" y="76002"/>
                            <a:ext cx="4866869" cy="2438598"/>
                            <a:chOff x="0" y="70531"/>
                            <a:chExt cx="5590856" cy="2786969"/>
                          </a:xfrm>
                        </wpg:grpSpPr>
                        <pic:pic xmlns:pic="http://schemas.openxmlformats.org/drawingml/2006/picture">
                          <pic:nvPicPr>
                            <pic:cNvPr id="23" name="Picture 23"/>
                            <pic:cNvPicPr>
                              <a:picLocks noChangeAspect="1"/>
                            </pic:cNvPicPr>
                          </pic:nvPicPr>
                          <pic:blipFill>
                            <a:blip r:embed="rId14"/>
                            <a:stretch>
                              <a:fillRect/>
                            </a:stretch>
                          </pic:blipFill>
                          <pic:spPr>
                            <a:xfrm>
                              <a:off x="2820351" y="70531"/>
                              <a:ext cx="2770505" cy="2743200"/>
                            </a:xfrm>
                            <a:prstGeom prst="rect">
                              <a:avLst/>
                            </a:prstGeom>
                          </pic:spPr>
                        </pic:pic>
                        <pic:pic xmlns:pic="http://schemas.openxmlformats.org/drawingml/2006/picture">
                          <pic:nvPicPr>
                            <pic:cNvPr id="24" name="Picture 24"/>
                            <pic:cNvPicPr>
                              <a:picLocks noChangeAspect="1"/>
                            </pic:cNvPicPr>
                          </pic:nvPicPr>
                          <pic:blipFill>
                            <a:blip r:embed="rId15"/>
                            <a:stretch>
                              <a:fillRect/>
                            </a:stretch>
                          </pic:blipFill>
                          <pic:spPr>
                            <a:xfrm>
                              <a:off x="0" y="114300"/>
                              <a:ext cx="2777490" cy="2743200"/>
                            </a:xfrm>
                            <a:prstGeom prst="rect">
                              <a:avLst/>
                            </a:prstGeom>
                          </pic:spPr>
                        </pic:pic>
                      </wpg:grpSp>
                      <wpg:grpSp>
                        <wpg:cNvPr id="25" name="Group 25"/>
                        <wpg:cNvGrpSpPr/>
                        <wpg:grpSpPr>
                          <a:xfrm>
                            <a:off x="147638" y="0"/>
                            <a:ext cx="2733675" cy="228600"/>
                            <a:chOff x="147638" y="0"/>
                            <a:chExt cx="2733675" cy="228600"/>
                          </a:xfrm>
                        </wpg:grpSpPr>
                        <pic:pic xmlns:pic="http://schemas.openxmlformats.org/drawingml/2006/picture">
                          <pic:nvPicPr>
                            <pic:cNvPr id="26" name="Picture 2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47638" y="0"/>
                              <a:ext cx="304800" cy="228600"/>
                            </a:xfrm>
                            <a:prstGeom prst="rect">
                              <a:avLst/>
                            </a:prstGeom>
                            <a:noFill/>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576513" y="0"/>
                              <a:ext cx="304800" cy="228600"/>
                            </a:xfrm>
                            <a:prstGeom prst="rect">
                              <a:avLst/>
                            </a:prstGeom>
                            <a:noFill/>
                          </pic:spPr>
                        </pic:pic>
                      </wpg:grpSp>
                    </wpg:wgp>
                  </a:graphicData>
                </a:graphic>
              </wp:inline>
            </w:drawing>
          </mc:Choice>
          <mc:Fallback>
            <w:pict>
              <v:group w14:anchorId="688E1310" id="Group 9" o:spid="_x0000_s1026" style="width:5in;height:172.8pt;mso-position-horizontal-relative:char;mso-position-vertical-relative:line" coordsize="48668,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">
                <v:group id="Group 22" o:spid="_x0000_s1027" style="position:absolute;top:760;width:48668;height:24386" coordorigin=",705" coordsize="55908,27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style="position:absolute;left:28203;top:705;width:27705;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">
                    <v:imagedata r:id="rId18" o:title=""/>
                  </v:shape>
                  <v:shape id="Picture 24" o:spid="_x0000_s1029" type="#_x0000_t75" style="position:absolute;top:1143;width:27774;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">
                    <v:imagedata r:id="rId19" o:title=""/>
                  </v:shape>
                </v:group>
                <v:group id="Group 25" o:spid="_x0000_s1030" style="position:absolute;left:1476;width:27337;height:2286" coordorigin="1476" coordsize="27336,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6" o:spid="_x0000_s1031" type="#_x0000_t75" style="position:absolute;left:1476;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">
                    <v:imagedata r:id="rId20" o:title=""/>
                  </v:shape>
                  <v:shape id="Picture 27" o:spid="_x0000_s1032" type="#_x0000_t75" style="position:absolute;left:25765;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">
                    <v:imagedata r:id="rId21" o:title=""/>
                  </v:shape>
                </v:group>
                <w10:anchorlock/>
              </v:group>
            </w:pict>
          </mc:Fallback>
        </mc:AlternateContent>
      </w:r>
    </w:p>
    <w:p w14:paraId="47B57253" w14:textId="71E9C060" w:rsidR="00EA28F5" w:rsidRDefault="00032E35" w:rsidP="00EA28F5">
      <w:pPr>
        <w:pStyle w:val="CETCaption"/>
      </w:pPr>
      <w:bookmarkStart w:id="6" w:name="_Ref124751268"/>
      <w:r>
        <w:t xml:space="preserve">Figure </w:t>
      </w:r>
      <w:r w:rsidR="00965B93">
        <w:rPr>
          <w:noProof/>
        </w:rPr>
        <w:t>2</w:t>
      </w:r>
      <w:bookmarkEnd w:id="5"/>
      <w:bookmarkEnd w:id="6"/>
      <w:r>
        <w:t xml:space="preserve"> - </w:t>
      </w:r>
      <w:r w:rsidRPr="00032E35">
        <w:t xml:space="preserve">Pressure effect </w:t>
      </w:r>
      <w:r w:rsidR="007054BF">
        <w:t xml:space="preserve">on </w:t>
      </w:r>
      <w:r>
        <w:t xml:space="preserve">DR </w:t>
      </w:r>
      <w:r w:rsidR="007054BF">
        <w:t xml:space="preserve">process </w:t>
      </w:r>
      <w:r w:rsidRPr="00032E35">
        <w:t>in</w:t>
      </w:r>
      <w:r w:rsidR="006C35F4">
        <w:t xml:space="preserve"> terms of </w:t>
      </w:r>
      <w:r>
        <w:t xml:space="preserve">a) </w:t>
      </w:r>
      <w:r w:rsidRPr="00032E35">
        <w:t>CH</w:t>
      </w:r>
      <w:r w:rsidRPr="00032E35">
        <w:rPr>
          <w:vertAlign w:val="subscript"/>
        </w:rPr>
        <w:t xml:space="preserve">4 </w:t>
      </w:r>
      <w:r w:rsidRPr="00032E35">
        <w:t>conversion</w:t>
      </w:r>
      <w:r>
        <w:t xml:space="preserve">; </w:t>
      </w:r>
      <w:r w:rsidR="006C35F4">
        <w:t xml:space="preserve">and </w:t>
      </w:r>
      <w:r>
        <w:t xml:space="preserve">b) </w:t>
      </w:r>
      <w:r w:rsidRPr="00032E35">
        <w:t>CO</w:t>
      </w:r>
      <w:r w:rsidRPr="00DF62EA">
        <w:rPr>
          <w:vertAlign w:val="subscript"/>
        </w:rPr>
        <w:t>2</w:t>
      </w:r>
      <w:r w:rsidRPr="00032E35">
        <w:t xml:space="preserve"> conversion</w:t>
      </w:r>
      <w:r>
        <w:t>.</w:t>
      </w:r>
    </w:p>
    <w:p w14:paraId="017D559B" w14:textId="2ABDA025" w:rsidR="009F2059" w:rsidRDefault="00C05D1A" w:rsidP="00DF62EA">
      <w:pPr>
        <w:pStyle w:val="CETCaption"/>
      </w:pPr>
      <w:r w:rsidRPr="00C05D1A">
        <w:rPr>
          <w:noProof/>
        </w:rPr>
        <mc:AlternateContent>
          <mc:Choice Requires="wpg">
            <w:drawing>
              <wp:inline distT="0" distB="0" distL="0" distR="0" wp14:anchorId="2D99C82A" wp14:editId="6D3E721A">
                <wp:extent cx="4572000" cy="2194560"/>
                <wp:effectExtent l="0" t="0" r="0" b="0"/>
                <wp:docPr id="28" name="Group 13"/>
                <wp:cNvGraphicFramePr/>
                <a:graphic xmlns:a="http://schemas.openxmlformats.org/drawingml/2006/main">
                  <a:graphicData uri="http://schemas.microsoft.com/office/word/2010/wordprocessingGroup">
                    <wpg:wgp>
                      <wpg:cNvGrpSpPr/>
                      <wpg:grpSpPr>
                        <a:xfrm>
                          <a:off x="0" y="0"/>
                          <a:ext cx="4572000" cy="2194560"/>
                          <a:chOff x="0" y="0"/>
                          <a:chExt cx="4857751" cy="2516822"/>
                        </a:xfrm>
                      </wpg:grpSpPr>
                      <wpg:grpSp>
                        <wpg:cNvPr id="29" name="Group 29"/>
                        <wpg:cNvGrpSpPr/>
                        <wpg:grpSpPr>
                          <a:xfrm>
                            <a:off x="0" y="112077"/>
                            <a:ext cx="4857751" cy="2404745"/>
                            <a:chOff x="0" y="112077"/>
                            <a:chExt cx="5521960" cy="2743200"/>
                          </a:xfrm>
                        </wpg:grpSpPr>
                        <pic:pic xmlns:pic="http://schemas.openxmlformats.org/drawingml/2006/picture">
                          <pic:nvPicPr>
                            <pic:cNvPr id="30" name="Picture 30"/>
                            <pic:cNvPicPr>
                              <a:picLocks noChangeAspect="1"/>
                            </pic:cNvPicPr>
                          </pic:nvPicPr>
                          <pic:blipFill>
                            <a:blip r:embed="rId22"/>
                            <a:stretch>
                              <a:fillRect/>
                            </a:stretch>
                          </pic:blipFill>
                          <pic:spPr>
                            <a:xfrm>
                              <a:off x="0" y="112077"/>
                              <a:ext cx="2734945" cy="2743200"/>
                            </a:xfrm>
                            <a:prstGeom prst="rect">
                              <a:avLst/>
                            </a:prstGeom>
                          </pic:spPr>
                        </pic:pic>
                        <pic:pic xmlns:pic="http://schemas.openxmlformats.org/drawingml/2006/picture">
                          <pic:nvPicPr>
                            <pic:cNvPr id="31" name="Picture 31"/>
                            <pic:cNvPicPr>
                              <a:picLocks noChangeAspect="1"/>
                            </pic:cNvPicPr>
                          </pic:nvPicPr>
                          <pic:blipFill>
                            <a:blip r:embed="rId23"/>
                            <a:stretch>
                              <a:fillRect/>
                            </a:stretch>
                          </pic:blipFill>
                          <pic:spPr>
                            <a:xfrm>
                              <a:off x="2790825" y="112077"/>
                              <a:ext cx="2731135" cy="2743200"/>
                            </a:xfrm>
                            <a:prstGeom prst="rect">
                              <a:avLst/>
                            </a:prstGeom>
                          </pic:spPr>
                        </pic:pic>
                      </wpg:grpSp>
                      <wpg:grpSp>
                        <wpg:cNvPr id="32" name="Group 32"/>
                        <wpg:cNvGrpSpPr/>
                        <wpg:grpSpPr>
                          <a:xfrm>
                            <a:off x="147638" y="0"/>
                            <a:ext cx="2733675" cy="228600"/>
                            <a:chOff x="147638" y="0"/>
                            <a:chExt cx="2733675" cy="228600"/>
                          </a:xfrm>
                        </wpg:grpSpPr>
                        <pic:pic xmlns:pic="http://schemas.openxmlformats.org/drawingml/2006/picture">
                          <pic:nvPicPr>
                            <pic:cNvPr id="33" name="Picture 3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47638" y="0"/>
                              <a:ext cx="304800" cy="228600"/>
                            </a:xfrm>
                            <a:prstGeom prst="rect">
                              <a:avLst/>
                            </a:prstGeom>
                            <a:noFill/>
                          </pic:spPr>
                        </pic:pic>
                        <pic:pic xmlns:pic="http://schemas.openxmlformats.org/drawingml/2006/picture">
                          <pic:nvPicPr>
                            <pic:cNvPr id="34" name="Picture 34"/>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576513" y="0"/>
                              <a:ext cx="304800" cy="228600"/>
                            </a:xfrm>
                            <a:prstGeom prst="rect">
                              <a:avLst/>
                            </a:prstGeom>
                            <a:noFill/>
                          </pic:spPr>
                        </pic:pic>
                      </wpg:grpSp>
                    </wpg:wgp>
                  </a:graphicData>
                </a:graphic>
              </wp:inline>
            </w:drawing>
          </mc:Choice>
          <mc:Fallback>
            <w:pict>
              <v:group w14:anchorId="59844C5F" id="Group 13" o:spid="_x0000_s1026" style="width:5in;height:172.8pt;mso-position-horizontal-relative:char;mso-position-vertical-relative:line" coordsize="48577,25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">
                <v:group id="Group 29" o:spid="_x0000_s1027" style="position:absolute;top:1120;width:48577;height:24048" coordorigin=",1120" coordsize="55219,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30" o:spid="_x0000_s1028" type="#_x0000_t75" style="position:absolute;top:1120;width:27349;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">
                    <v:imagedata r:id="rId24" o:title=""/>
                  </v:shape>
                  <v:shape id="Picture 31" o:spid="_x0000_s1029" type="#_x0000_t75" style="position:absolute;left:27908;top:1120;width:2731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">
                    <v:imagedata r:id="rId25" o:title=""/>
                  </v:shape>
                </v:group>
                <v:group id="Group 32" o:spid="_x0000_s1030" style="position:absolute;left:1476;width:27337;height:2286" coordorigin="1476" coordsize="27336,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31" type="#_x0000_t75" style="position:absolute;left:1476;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">
                    <v:imagedata r:id="rId26" o:title=""/>
                  </v:shape>
                  <v:shape id="Picture 34" o:spid="_x0000_s1032" type="#_x0000_t75" style="position:absolute;left:25765;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">
                    <v:imagedata r:id="rId27" o:title=""/>
                  </v:shape>
                </v:group>
                <w10:anchorlock/>
              </v:group>
            </w:pict>
          </mc:Fallback>
        </mc:AlternateContent>
      </w:r>
      <w:bookmarkStart w:id="7" w:name="_Ref124703512"/>
    </w:p>
    <w:p w14:paraId="2DEBA54B" w14:textId="26688B64" w:rsidR="00DF62EA" w:rsidRDefault="00DF62EA" w:rsidP="00DF62EA">
      <w:pPr>
        <w:pStyle w:val="CETCaption"/>
      </w:pPr>
      <w:bookmarkStart w:id="8" w:name="_Ref124869014"/>
      <w:r>
        <w:t xml:space="preserve">Figure </w:t>
      </w:r>
      <w:r w:rsidR="00965B93">
        <w:rPr>
          <w:noProof/>
        </w:rPr>
        <w:t>3</w:t>
      </w:r>
      <w:bookmarkEnd w:id="7"/>
      <w:bookmarkEnd w:id="8"/>
      <w:r>
        <w:t xml:space="preserve"> </w:t>
      </w:r>
      <w:r w:rsidR="00442742">
        <w:t>-</w:t>
      </w:r>
      <w:r>
        <w:t xml:space="preserve"> </w:t>
      </w:r>
      <w:r w:rsidR="008616A7">
        <w:t>Feedstock c</w:t>
      </w:r>
      <w:r>
        <w:t>omposition</w:t>
      </w:r>
      <w:r w:rsidRPr="00032E35">
        <w:t xml:space="preserve"> effect </w:t>
      </w:r>
      <w:r w:rsidR="002A4B2C">
        <w:t xml:space="preserve">on </w:t>
      </w:r>
      <w:r>
        <w:t xml:space="preserve">DR </w:t>
      </w:r>
      <w:r w:rsidR="002A4B2C">
        <w:t xml:space="preserve">process </w:t>
      </w:r>
      <w:r w:rsidRPr="00032E35">
        <w:t>in</w:t>
      </w:r>
      <w:r w:rsidR="006C35F4">
        <w:t xml:space="preserve"> terms of </w:t>
      </w:r>
      <w:r>
        <w:t xml:space="preserve">a) </w:t>
      </w:r>
      <w:r w:rsidRPr="00032E35">
        <w:t>CH</w:t>
      </w:r>
      <w:r w:rsidRPr="00032E35">
        <w:rPr>
          <w:vertAlign w:val="subscript"/>
        </w:rPr>
        <w:t xml:space="preserve">4 </w:t>
      </w:r>
      <w:r w:rsidRPr="00032E35">
        <w:t>conversion</w:t>
      </w:r>
      <w:r>
        <w:t>;</w:t>
      </w:r>
      <w:r w:rsidR="006C35F4">
        <w:t xml:space="preserve"> and</w:t>
      </w:r>
      <w:r>
        <w:t xml:space="preserve"> b) </w:t>
      </w:r>
      <w:r w:rsidRPr="00032E35">
        <w:t>CO</w:t>
      </w:r>
      <w:r w:rsidRPr="00DF62EA">
        <w:rPr>
          <w:vertAlign w:val="subscript"/>
        </w:rPr>
        <w:t>2</w:t>
      </w:r>
      <w:r w:rsidRPr="00032E35">
        <w:t xml:space="preserve"> conversion</w:t>
      </w:r>
      <w:r>
        <w:t>.</w:t>
      </w:r>
    </w:p>
    <w:p w14:paraId="72467969" w14:textId="51CEBE38" w:rsidR="00DF62EA" w:rsidRDefault="00FE34CC" w:rsidP="00D84BFC">
      <w:pPr>
        <w:pStyle w:val="CETBodytext"/>
      </w:pPr>
      <w:r>
        <w:t xml:space="preserve">Figure </w:t>
      </w:r>
      <w:r>
        <w:rPr>
          <w:noProof/>
        </w:rPr>
        <w:t>4</w:t>
      </w:r>
      <w:r w:rsidR="003E421B">
        <w:t>(</w:t>
      </w:r>
      <w:r>
        <w:t>a-b</w:t>
      </w:r>
      <w:r w:rsidR="003E421B">
        <w:t>)</w:t>
      </w:r>
      <w:r>
        <w:t xml:space="preserve"> shows the results </w:t>
      </w:r>
      <w:r w:rsidR="003E421B">
        <w:t xml:space="preserve">for the </w:t>
      </w:r>
      <w:r>
        <w:t>pressure effect in CH</w:t>
      </w:r>
      <w:r w:rsidRPr="00A91301">
        <w:rPr>
          <w:vertAlign w:val="subscript"/>
        </w:rPr>
        <w:t>4</w:t>
      </w:r>
      <w:r>
        <w:t xml:space="preserve"> and CO</w:t>
      </w:r>
      <w:r w:rsidRPr="00A91301">
        <w:rPr>
          <w:vertAlign w:val="subscript"/>
        </w:rPr>
        <w:t>2</w:t>
      </w:r>
      <w:r>
        <w:t xml:space="preserve"> conversions </w:t>
      </w:r>
      <w:r w:rsidR="003E421B">
        <w:t xml:space="preserve">for the </w:t>
      </w:r>
      <w:r>
        <w:t>BR</w:t>
      </w:r>
      <w:r w:rsidR="003E421B">
        <w:t xml:space="preserve"> process</w:t>
      </w:r>
      <w:r>
        <w:t>. Notably, t</w:t>
      </w:r>
      <w:r w:rsidRPr="00442742">
        <w:t xml:space="preserve">he </w:t>
      </w:r>
      <w:r>
        <w:t xml:space="preserve">conversions </w:t>
      </w:r>
      <w:r w:rsidRPr="00442742">
        <w:t xml:space="preserve">behavior </w:t>
      </w:r>
      <w:r>
        <w:t xml:space="preserve">in BR </w:t>
      </w:r>
      <w:r w:rsidR="00E619D4">
        <w:t xml:space="preserve">reactions </w:t>
      </w:r>
      <w:r>
        <w:t>is similar to that presented in DR</w:t>
      </w:r>
      <w:r w:rsidRPr="00442742">
        <w:t xml:space="preserve">. </w:t>
      </w:r>
      <w:r w:rsidRPr="00D6159B">
        <w:t>Both increased with increasing temperature due to the extremely endothermic character of BR</w:t>
      </w:r>
      <w:r w:rsidR="00E619D4">
        <w:t xml:space="preserve"> </w:t>
      </w:r>
      <w:r w:rsidR="00E85C14">
        <w:t>(</w:t>
      </w:r>
      <w:r w:rsidR="00E619D4">
        <w:t>reaction</w:t>
      </w:r>
      <w:r w:rsidR="00E85C14">
        <w:t xml:space="preserve"> 2)</w:t>
      </w:r>
      <w:r w:rsidRPr="00D6159B">
        <w:t xml:space="preserve">. Figure </w:t>
      </w:r>
      <w:r w:rsidRPr="00D6159B">
        <w:rPr>
          <w:noProof/>
        </w:rPr>
        <w:t>4</w:t>
      </w:r>
      <w:r w:rsidRPr="00D6159B">
        <w:t>b exhibits that CO</w:t>
      </w:r>
      <w:r w:rsidRPr="00D6159B">
        <w:rPr>
          <w:vertAlign w:val="subscript"/>
        </w:rPr>
        <w:t>2</w:t>
      </w:r>
      <w:r w:rsidRPr="00D6159B">
        <w:t xml:space="preserve"> conversion does not reach 100</w:t>
      </w:r>
      <w:r w:rsidR="00EA28F5">
        <w:t xml:space="preserve"> </w:t>
      </w:r>
      <w:r w:rsidRPr="00D6159B">
        <w:t xml:space="preserve">% for any of the proposed pressures, </w:t>
      </w:r>
      <w:r w:rsidR="00000F4B" w:rsidRPr="00D6159B">
        <w:t>as</w:t>
      </w:r>
      <w:r w:rsidRPr="00D6159B">
        <w:t xml:space="preserve"> reported by other researchers </w:t>
      </w:r>
      <w:r w:rsidR="001B6018">
        <w:rPr>
          <w:rStyle w:val="FootnoteReference"/>
          <w:noProof/>
        </w:rPr>
        <w:fldChar w:fldCharType="begin" w:fldLock="1"/>
      </w:r>
      <w:r w:rsidR="00053C66">
        <w:rPr>
          <w:noProof/>
        </w:rPr>
        <w:instrText>ADDIN CSL_CITATION {"citationItems":[{"id":"ITEM-1","itemData":{"DOI":"10.1021/acs.iecr.0c00755","ISSN":"0888-5885","abstract":"Biogas is considered a renewable source of carbon for methanol production. For this, biogas, containing mainly CH4 and CO2, is first reformed into syngas (a CO/H2 mixture) followed by conversion to methanol. Conventional reformers, however, require additional upgrading steps to adjust the H2:CO ratio in syngas to 2:1; ideal for methanol synthesis. We formerly introduced the concept of bi-reforming that provides the ideal H2:CO ratio by combining dry and steam reforming in one stage without the need for additional syngas ratio adjustments. Based on these experimental bi-reforming findings, we have now developed a thermodynamic model to determine the optimal conditions for the highest possible carbon conversion and minimum coke formation. The proposed process based on bi-reforming was found to be an efficient alternative, delivering the ideal H2:CO ratio of 2 for methanol synthesis with no coke formation (a common challenge in conventional reformers) and complete carbon conversion at atmospheric pressure and temperatures of around 900 °C.","author":[{"dropping-particle":"","family":"Entesari","given":"Nazanin","non-dropping-particle":"","parse-names":false,"suffix":""},{"dropping-particle":"","family":"Goeppert","given":"Alain","non-dropping-particle":"","parse-names":false,"suffix":""},{"dropping-particle":"","family":"Prakash","given":"G. K. Surya","non-dropping-particle":"","parse-names":false,"suffix":""}],"container-title":"Industrial &amp; Engineering Chemistry Research","id":"ITEM-1","issue":"22","issued":{"date-parts":[["2020","6","3"]]},"note":"Parte que interessa: BI REFORMA!","page":"10542-10551","publisher":"American Chemical Society","title":"Renewable Methanol Synthesis through Single Step Bi-reforming of Biogas","type":"article-journal","volume":"59"},"uris":["http://www.mendeley.com/documents/?uuid=5e8be14d-9185-3e36-a814-93122bae1813"]}],"mendeley":{"formattedCitation":"(Entesari et al., 2020)","plainTextFormattedCitation":"(Entesari et al., 2020)","previouslyFormattedCitation":"(Entesari et al., 2020)"},"properties":{"noteIndex":0},"schema":"https://github.com/citation-style-language/schema/raw/master/csl-citation.json"}</w:instrText>
      </w:r>
      <w:r w:rsidR="001B6018">
        <w:rPr>
          <w:rStyle w:val="FootnoteReference"/>
          <w:noProof/>
        </w:rPr>
        <w:fldChar w:fldCharType="separate"/>
      </w:r>
      <w:r w:rsidR="00053C66" w:rsidRPr="00053C66">
        <w:rPr>
          <w:noProof/>
        </w:rPr>
        <w:t>(Entesari et al., 2020)</w:t>
      </w:r>
      <w:r w:rsidR="001B6018">
        <w:rPr>
          <w:rStyle w:val="FootnoteReference"/>
          <w:noProof/>
        </w:rPr>
        <w:fldChar w:fldCharType="end"/>
      </w:r>
      <w:r w:rsidRPr="00D6159B">
        <w:t xml:space="preserve">. This behavior indicates that the steam shifts the chemical equilibrium of the water gas shift reaction </w:t>
      </w:r>
      <w:r w:rsidRPr="00442742">
        <w:t>towards the products</w:t>
      </w:r>
      <w:r>
        <w:t xml:space="preserve">, increasing </w:t>
      </w:r>
      <w:r w:rsidRPr="00442742">
        <w:t xml:space="preserve">the amount of </w:t>
      </w:r>
      <w:r w:rsidRPr="00085620">
        <w:t>H</w:t>
      </w:r>
      <w:r w:rsidRPr="00085620">
        <w:rPr>
          <w:vertAlign w:val="subscript"/>
        </w:rPr>
        <w:t>2</w:t>
      </w:r>
      <w:r>
        <w:t xml:space="preserve"> </w:t>
      </w:r>
      <w:r w:rsidRPr="00085620">
        <w:t>and</w:t>
      </w:r>
      <w:r w:rsidRPr="00442742">
        <w:t xml:space="preserve"> CO</w:t>
      </w:r>
      <w:r w:rsidRPr="004A289C">
        <w:rPr>
          <w:vertAlign w:val="subscript"/>
        </w:rPr>
        <w:t>2</w:t>
      </w:r>
      <w:r w:rsidRPr="00442742">
        <w:t>.</w:t>
      </w:r>
      <w:r>
        <w:t xml:space="preserve"> </w:t>
      </w:r>
      <w:r w:rsidRPr="00442742">
        <w:t xml:space="preserve">This </w:t>
      </w:r>
      <w:r w:rsidR="00CA4FC3">
        <w:t xml:space="preserve">concept </w:t>
      </w:r>
      <w:r w:rsidRPr="00442742">
        <w:t>also justifies the null and negative conversion of</w:t>
      </w:r>
      <w:r w:rsidR="00263E9D">
        <w:t xml:space="preserve"> </w:t>
      </w:r>
      <w:r w:rsidR="00263E9D" w:rsidRPr="00442742">
        <w:t>CO</w:t>
      </w:r>
      <w:r w:rsidR="00263E9D" w:rsidRPr="004A289C">
        <w:rPr>
          <w:vertAlign w:val="subscript"/>
        </w:rPr>
        <w:t>2</w:t>
      </w:r>
      <w:r w:rsidRPr="00442742">
        <w:t xml:space="preserve"> at temperatures </w:t>
      </w:r>
      <w:r>
        <w:t xml:space="preserve">below </w:t>
      </w:r>
      <w:r w:rsidRPr="00442742">
        <w:t>550 °C. Under these conditions,</w:t>
      </w:r>
      <w:r w:rsidR="00EA28F5">
        <w:t xml:space="preserve"> specifically below </w:t>
      </w:r>
      <w:r w:rsidR="00EA28F5" w:rsidRPr="00442742">
        <w:t>827 °C</w:t>
      </w:r>
      <w:r w:rsidR="00EA28F5">
        <w:t>,</w:t>
      </w:r>
      <w:r w:rsidRPr="00442742">
        <w:t xml:space="preserve"> the direct </w:t>
      </w:r>
      <w:r w:rsidR="00EA28F5">
        <w:t>water gas shift</w:t>
      </w:r>
      <w:r w:rsidR="00EA28F5" w:rsidRPr="00442742">
        <w:t xml:space="preserve"> </w:t>
      </w:r>
      <w:r w:rsidRPr="00442742">
        <w:t>reaction is favored, producing more H</w:t>
      </w:r>
      <w:r w:rsidRPr="004A289C">
        <w:rPr>
          <w:vertAlign w:val="subscript"/>
        </w:rPr>
        <w:t>2</w:t>
      </w:r>
      <w:r w:rsidRPr="00442742">
        <w:t xml:space="preserve"> and </w:t>
      </w:r>
      <w:r>
        <w:t>CO</w:t>
      </w:r>
      <w:r w:rsidRPr="004A289C">
        <w:rPr>
          <w:vertAlign w:val="subscript"/>
        </w:rPr>
        <w:t>2</w:t>
      </w:r>
      <w:r w:rsidRPr="00442742">
        <w:t xml:space="preserve"> for all pressure </w:t>
      </w:r>
      <w:r w:rsidR="007D4397">
        <w:t>conditions</w:t>
      </w:r>
      <w:r w:rsidRPr="00442742">
        <w:t xml:space="preserve">. </w:t>
      </w:r>
      <w:r>
        <w:t>With i</w:t>
      </w:r>
      <w:r w:rsidRPr="00442742">
        <w:t xml:space="preserve">ncreasing </w:t>
      </w:r>
      <w:r w:rsidRPr="00442742">
        <w:lastRenderedPageBreak/>
        <w:t>temperature</w:t>
      </w:r>
      <w:r>
        <w:t>s</w:t>
      </w:r>
      <w:r w:rsidRPr="00442742">
        <w:t>, the system tends to follow the reverse order and ends up increasing CO</w:t>
      </w:r>
      <w:r w:rsidRPr="004A289C">
        <w:rPr>
          <w:vertAlign w:val="subscript"/>
        </w:rPr>
        <w:t>2</w:t>
      </w:r>
      <w:r w:rsidRPr="00442742">
        <w:t xml:space="preserve"> </w:t>
      </w:r>
      <w:r>
        <w:t>consumption.</w:t>
      </w:r>
      <w:r w:rsidR="00630E31">
        <w:t xml:space="preserve"> </w:t>
      </w:r>
      <w:r w:rsidR="004474FB" w:rsidRPr="00DB6089">
        <w:t xml:space="preserve">The </w:t>
      </w:r>
      <w:r w:rsidR="004474FB">
        <w:t>lasts</w:t>
      </w:r>
      <w:r w:rsidR="004474FB" w:rsidRPr="00DB6089">
        <w:t xml:space="preserve"> scenario</w:t>
      </w:r>
      <w:r w:rsidR="004474FB">
        <w:t>s</w:t>
      </w:r>
      <w:r w:rsidR="004474FB" w:rsidRPr="00DB6089">
        <w:t xml:space="preserve"> proposed for BR </w:t>
      </w:r>
      <w:r w:rsidR="004474FB">
        <w:t>show</w:t>
      </w:r>
      <w:r w:rsidR="004474FB" w:rsidRPr="00DB6089">
        <w:t xml:space="preserve"> the impact of the input composition</w:t>
      </w:r>
      <w:r w:rsidR="004474FB">
        <w:t xml:space="preserve"> in the system. Figure </w:t>
      </w:r>
      <w:r w:rsidR="004474FB">
        <w:rPr>
          <w:noProof/>
        </w:rPr>
        <w:t>5</w:t>
      </w:r>
      <w:r w:rsidR="004474FB">
        <w:rPr>
          <w:lang w:val="en-GB"/>
        </w:rPr>
        <w:t xml:space="preserve"> shows </w:t>
      </w:r>
      <w:r w:rsidR="004474FB">
        <w:t>the results of the CO</w:t>
      </w:r>
      <w:r w:rsidR="004474FB" w:rsidRPr="0045032D">
        <w:rPr>
          <w:vertAlign w:val="subscript"/>
        </w:rPr>
        <w:t>2</w:t>
      </w:r>
      <w:r w:rsidR="004474FB">
        <w:t xml:space="preserve"> composition effect in CH</w:t>
      </w:r>
      <w:r w:rsidR="004474FB" w:rsidRPr="00A91301">
        <w:rPr>
          <w:vertAlign w:val="subscript"/>
        </w:rPr>
        <w:t>4</w:t>
      </w:r>
      <w:r w:rsidR="004474FB">
        <w:t xml:space="preserve"> conversion for BR reactions.</w:t>
      </w:r>
      <w:r w:rsidR="00477BDB">
        <w:t xml:space="preserve"> They</w:t>
      </w:r>
      <w:r w:rsidR="00477BDB" w:rsidRPr="0045032D">
        <w:t xml:space="preserve"> were similar to those previously presented for </w:t>
      </w:r>
      <w:r w:rsidR="00477BDB">
        <w:t xml:space="preserve">the </w:t>
      </w:r>
      <w:r w:rsidR="00477BDB" w:rsidRPr="0045032D">
        <w:t>DR</w:t>
      </w:r>
      <w:r w:rsidR="00477BDB">
        <w:t xml:space="preserve"> process</w:t>
      </w:r>
      <w:r w:rsidR="00477BDB" w:rsidRPr="0045032D">
        <w:t xml:space="preserve">, </w:t>
      </w:r>
      <w:r w:rsidR="00477BDB">
        <w:t xml:space="preserve">where </w:t>
      </w:r>
      <w:r w:rsidR="00477BDB" w:rsidRPr="0045032D">
        <w:t xml:space="preserve">all of which can reach values close to 100 % at </w:t>
      </w:r>
      <w:r w:rsidR="00477BDB">
        <w:t>high</w:t>
      </w:r>
      <w:r w:rsidR="00477BDB" w:rsidRPr="0045032D">
        <w:t xml:space="preserve"> temperatures.</w:t>
      </w:r>
      <w:r w:rsidR="00477BDB">
        <w:t xml:space="preserve"> Also, it is clear that</w:t>
      </w:r>
      <w:r w:rsidR="00477BDB" w:rsidRPr="0045032D">
        <w:t xml:space="preserve"> higher </w:t>
      </w:r>
      <w:r w:rsidR="00477BDB">
        <w:t>ratios</w:t>
      </w:r>
      <w:r w:rsidR="00477BDB" w:rsidRPr="0045032D">
        <w:t xml:space="preserve"> of </w:t>
      </w:r>
      <w:r w:rsidR="00477BDB">
        <w:t>H</w:t>
      </w:r>
      <w:r w:rsidR="00477BDB" w:rsidRPr="000976CB">
        <w:rPr>
          <w:vertAlign w:val="subscript"/>
        </w:rPr>
        <w:t>2</w:t>
      </w:r>
      <w:r w:rsidR="00477BDB">
        <w:t>O</w:t>
      </w:r>
      <w:r w:rsidR="00477BDB" w:rsidRPr="0045032D">
        <w:t xml:space="preserve"> enhance the CH</w:t>
      </w:r>
      <w:r w:rsidR="00477BDB" w:rsidRPr="0045032D">
        <w:rPr>
          <w:vertAlign w:val="subscript"/>
        </w:rPr>
        <w:t>4</w:t>
      </w:r>
      <w:r w:rsidR="00477BDB" w:rsidRPr="0045032D">
        <w:t xml:space="preserve"> conversion, due to the thermodynamics of </w:t>
      </w:r>
      <w:r w:rsidR="00477BDB">
        <w:t xml:space="preserve">reaction </w:t>
      </w:r>
      <w:r w:rsidR="00477BDB" w:rsidRPr="00B976C0">
        <w:t>2</w:t>
      </w:r>
      <w:r w:rsidR="005F0540">
        <w:t>.</w:t>
      </w:r>
    </w:p>
    <w:p w14:paraId="402234D2" w14:textId="3CA32853" w:rsidR="00DF62EA" w:rsidRDefault="008F78C5" w:rsidP="008F78C5">
      <w:pPr>
        <w:pStyle w:val="CETCaption"/>
      </w:pPr>
      <w:r w:rsidRPr="00442742">
        <w:rPr>
          <w:noProof/>
        </w:rPr>
        <mc:AlternateContent>
          <mc:Choice Requires="wpg">
            <w:drawing>
              <wp:anchor distT="0" distB="0" distL="114300" distR="114300" simplePos="0" relativeHeight="251658240" behindDoc="0" locked="0" layoutInCell="1" allowOverlap="1" wp14:anchorId="1DF9DAC2" wp14:editId="1B63DC44">
                <wp:simplePos x="0" y="0"/>
                <wp:positionH relativeFrom="column">
                  <wp:posOffset>-3810</wp:posOffset>
                </wp:positionH>
                <wp:positionV relativeFrom="paragraph">
                  <wp:posOffset>0</wp:posOffset>
                </wp:positionV>
                <wp:extent cx="4572000" cy="2194560"/>
                <wp:effectExtent l="0" t="0" r="0" b="0"/>
                <wp:wrapTopAndBottom/>
                <wp:docPr id="1" name="Group 2"/>
                <wp:cNvGraphicFramePr/>
                <a:graphic xmlns:a="http://schemas.openxmlformats.org/drawingml/2006/main">
                  <a:graphicData uri="http://schemas.microsoft.com/office/word/2010/wordprocessingGroup">
                    <wpg:wgp>
                      <wpg:cNvGrpSpPr/>
                      <wpg:grpSpPr>
                        <a:xfrm>
                          <a:off x="0" y="0"/>
                          <a:ext cx="4572000" cy="2194560"/>
                          <a:chOff x="0" y="0"/>
                          <a:chExt cx="4786716" cy="2519172"/>
                        </a:xfrm>
                      </wpg:grpSpPr>
                      <wpg:grpSp>
                        <wpg:cNvPr id="2" name="Group 2"/>
                        <wpg:cNvGrpSpPr/>
                        <wpg:grpSpPr>
                          <a:xfrm>
                            <a:off x="0" y="114300"/>
                            <a:ext cx="4786716" cy="2404872"/>
                            <a:chOff x="0" y="114300"/>
                            <a:chExt cx="4786716" cy="2404872"/>
                          </a:xfrm>
                        </wpg:grpSpPr>
                        <pic:pic xmlns:pic="http://schemas.openxmlformats.org/drawingml/2006/picture">
                          <pic:nvPicPr>
                            <pic:cNvPr id="3" name="Picture 3"/>
                            <pic:cNvPicPr>
                              <a:picLocks noChangeAspect="1"/>
                            </pic:cNvPicPr>
                          </pic:nvPicPr>
                          <pic:blipFill>
                            <a:blip r:embed="rId28"/>
                            <a:stretch>
                              <a:fillRect/>
                            </a:stretch>
                          </pic:blipFill>
                          <pic:spPr>
                            <a:xfrm>
                              <a:off x="0" y="114300"/>
                              <a:ext cx="2397921" cy="2404872"/>
                            </a:xfrm>
                            <a:prstGeom prst="rect">
                              <a:avLst/>
                            </a:prstGeom>
                          </pic:spPr>
                        </pic:pic>
                        <pic:pic xmlns:pic="http://schemas.openxmlformats.org/drawingml/2006/picture">
                          <pic:nvPicPr>
                            <pic:cNvPr id="4" name="Picture 4"/>
                            <pic:cNvPicPr>
                              <a:picLocks noChangeAspect="1"/>
                            </pic:cNvPicPr>
                          </pic:nvPicPr>
                          <pic:blipFill>
                            <a:blip r:embed="rId29"/>
                            <a:stretch>
                              <a:fillRect/>
                            </a:stretch>
                          </pic:blipFill>
                          <pic:spPr>
                            <a:xfrm>
                              <a:off x="2381844" y="114300"/>
                              <a:ext cx="2404872" cy="2404872"/>
                            </a:xfrm>
                            <a:prstGeom prst="rect">
                              <a:avLst/>
                            </a:prstGeom>
                          </pic:spPr>
                        </pic:pic>
                      </wpg:grpSp>
                      <wpg:grpSp>
                        <wpg:cNvPr id="7" name="Group 7"/>
                        <wpg:cNvGrpSpPr/>
                        <wpg:grpSpPr>
                          <a:xfrm>
                            <a:off x="119223" y="0"/>
                            <a:ext cx="2733675" cy="228600"/>
                            <a:chOff x="119223" y="0"/>
                            <a:chExt cx="2733675" cy="228600"/>
                          </a:xfrm>
                        </wpg:grpSpPr>
                        <pic:pic xmlns:pic="http://schemas.openxmlformats.org/drawingml/2006/picture">
                          <pic:nvPicPr>
                            <pic:cNvPr id="8" name="Picture 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19223" y="0"/>
                              <a:ext cx="304800" cy="228600"/>
                            </a:xfrm>
                            <a:prstGeom prst="rect">
                              <a:avLst/>
                            </a:prstGeom>
                            <a:noFill/>
                          </pic:spPr>
                        </pic:pic>
                        <pic:pic xmlns:pic="http://schemas.openxmlformats.org/drawingml/2006/picture">
                          <pic:nvPicPr>
                            <pic:cNvPr id="9" name="Picture 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548098" y="0"/>
                              <a:ext cx="304800" cy="228599"/>
                            </a:xfrm>
                            <a:prstGeom prst="rect">
                              <a:avLst/>
                            </a:prstGeom>
                            <a:noFill/>
                          </pic:spPr>
                        </pic:pic>
                      </wpg:grpSp>
                    </wpg:wgp>
                  </a:graphicData>
                </a:graphic>
                <wp14:sizeRelH relativeFrom="page">
                  <wp14:pctWidth>0</wp14:pctWidth>
                </wp14:sizeRelH>
                <wp14:sizeRelV relativeFrom="page">
                  <wp14:pctHeight>0</wp14:pctHeight>
                </wp14:sizeRelV>
              </wp:anchor>
            </w:drawing>
          </mc:Choice>
          <mc:Fallback>
            <w:pict>
              <v:group w14:anchorId="601D9D50" id="Group 2" o:spid="_x0000_s1026" style="position:absolute;margin-left:-.3pt;margin-top:0;width:5in;height:172.8pt;z-index:251658240" coordsize="47867,25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">
                <v:group id="_x0000_s1027" style="position:absolute;top:1143;width:47867;height:24048" coordorigin=",1143" coordsize="47867,24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3" o:spid="_x0000_s1028" type="#_x0000_t75" style="position:absolute;top:1143;width:23979;height:24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">
                    <v:imagedata r:id="rId30" o:title=""/>
                  </v:shape>
                  <v:shape id="Picture 4" o:spid="_x0000_s1029" type="#_x0000_t75" style="position:absolute;left:23818;top:1143;width:24049;height:24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">
                    <v:imagedata r:id="rId31" o:title=""/>
                  </v:shape>
                </v:group>
                <v:group id="Group 7" o:spid="_x0000_s1030" style="position:absolute;left:1192;width:27336;height:2286" coordorigin="1192" coordsize="27336,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8" o:spid="_x0000_s1031" type="#_x0000_t75" style="position:absolute;left:1192;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">
                    <v:imagedata r:id="rId26" o:title=""/>
                  </v:shape>
                  <v:shape id="Picture 9" o:spid="_x0000_s1032" type="#_x0000_t75" style="position:absolute;left:25480;width:3048;height:2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">
                    <v:imagedata r:id="rId27" o:title=""/>
                  </v:shape>
                </v:group>
                <w10:wrap type="topAndBottom"/>
              </v:group>
            </w:pict>
          </mc:Fallback>
        </mc:AlternateContent>
      </w:r>
      <w:bookmarkStart w:id="9" w:name="_Ref124750785"/>
      <w:r w:rsidR="00442742">
        <w:t xml:space="preserve">Figure </w:t>
      </w:r>
      <w:r w:rsidR="00965B93">
        <w:rPr>
          <w:noProof/>
        </w:rPr>
        <w:t>4</w:t>
      </w:r>
      <w:bookmarkEnd w:id="9"/>
      <w:r w:rsidR="00442742">
        <w:t xml:space="preserve"> - Pressure</w:t>
      </w:r>
      <w:r w:rsidR="00442742" w:rsidRPr="00032E35">
        <w:t xml:space="preserve"> effect </w:t>
      </w:r>
      <w:r w:rsidR="00371EE5">
        <w:t>on</w:t>
      </w:r>
      <w:r w:rsidR="00442742">
        <w:t xml:space="preserve"> BR </w:t>
      </w:r>
      <w:r w:rsidR="00371EE5">
        <w:t xml:space="preserve">process </w:t>
      </w:r>
      <w:r w:rsidR="00442742" w:rsidRPr="00032E35">
        <w:t>in</w:t>
      </w:r>
      <w:r w:rsidR="009A783C">
        <w:t xml:space="preserve"> terms of</w:t>
      </w:r>
      <w:r w:rsidR="00442742">
        <w:t xml:space="preserve"> a) </w:t>
      </w:r>
      <w:r w:rsidR="00442742" w:rsidRPr="00032E35">
        <w:t>CH</w:t>
      </w:r>
      <w:r w:rsidR="00442742" w:rsidRPr="00032E35">
        <w:rPr>
          <w:vertAlign w:val="subscript"/>
        </w:rPr>
        <w:t xml:space="preserve">4 </w:t>
      </w:r>
      <w:r w:rsidR="00442742" w:rsidRPr="00032E35">
        <w:t>conversion</w:t>
      </w:r>
      <w:r w:rsidR="00442742">
        <w:t xml:space="preserve">; </w:t>
      </w:r>
      <w:r w:rsidR="009A783C">
        <w:t xml:space="preserve">and </w:t>
      </w:r>
      <w:r w:rsidR="00442742">
        <w:t xml:space="preserve">b) </w:t>
      </w:r>
      <w:r w:rsidR="00442742" w:rsidRPr="00032E35">
        <w:t>CO</w:t>
      </w:r>
      <w:r w:rsidR="00442742" w:rsidRPr="00DF62EA">
        <w:rPr>
          <w:vertAlign w:val="subscript"/>
        </w:rPr>
        <w:t>2</w:t>
      </w:r>
      <w:r w:rsidR="00442742" w:rsidRPr="00032E35">
        <w:t xml:space="preserve"> conversion</w:t>
      </w:r>
      <w:r w:rsidR="00442742">
        <w:t>.</w:t>
      </w:r>
    </w:p>
    <w:p w14:paraId="755444A2" w14:textId="3C52C01D" w:rsidR="00DF62EA" w:rsidRDefault="004032B9" w:rsidP="00D84BFC">
      <w:pPr>
        <w:pStyle w:val="CETBodytext"/>
      </w:pPr>
      <w:r w:rsidRPr="004032B9">
        <w:rPr>
          <w:noProof/>
          <w:lang w:val="en-GB"/>
        </w:rPr>
        <mc:AlternateContent>
          <mc:Choice Requires="wpg">
            <w:drawing>
              <wp:inline distT="0" distB="0" distL="0" distR="0" wp14:anchorId="4DA0DC7F" wp14:editId="623B1C21">
                <wp:extent cx="4572000" cy="2194560"/>
                <wp:effectExtent l="0" t="0" r="0" b="0"/>
                <wp:docPr id="10" name="Group 3"/>
                <wp:cNvGraphicFramePr/>
                <a:graphic xmlns:a="http://schemas.openxmlformats.org/drawingml/2006/main">
                  <a:graphicData uri="http://schemas.microsoft.com/office/word/2010/wordprocessingGroup">
                    <wpg:wgp>
                      <wpg:cNvGrpSpPr/>
                      <wpg:grpSpPr>
                        <a:xfrm>
                          <a:off x="0" y="0"/>
                          <a:ext cx="4572000" cy="2194560"/>
                          <a:chOff x="0" y="0"/>
                          <a:chExt cx="4804069" cy="2533027"/>
                        </a:xfrm>
                      </wpg:grpSpPr>
                      <pic:pic xmlns:pic="http://schemas.openxmlformats.org/drawingml/2006/picture">
                        <pic:nvPicPr>
                          <pic:cNvPr id="11" name="Picture 11"/>
                          <pic:cNvPicPr>
                            <a:picLocks noChangeAspect="1"/>
                          </pic:cNvPicPr>
                        </pic:nvPicPr>
                        <pic:blipFill>
                          <a:blip r:embed="rId32"/>
                          <a:stretch>
                            <a:fillRect/>
                          </a:stretch>
                        </pic:blipFill>
                        <pic:spPr>
                          <a:xfrm>
                            <a:off x="0" y="128155"/>
                            <a:ext cx="2399197" cy="2404872"/>
                          </a:xfrm>
                          <a:prstGeom prst="rect">
                            <a:avLst/>
                          </a:prstGeom>
                        </pic:spPr>
                      </pic:pic>
                      <pic:pic xmlns:pic="http://schemas.openxmlformats.org/drawingml/2006/picture">
                        <pic:nvPicPr>
                          <pic:cNvPr id="12" name="Picture 12"/>
                          <pic:cNvPicPr>
                            <a:picLocks noChangeAspect="1"/>
                          </pic:cNvPicPr>
                        </pic:nvPicPr>
                        <pic:blipFill>
                          <a:blip r:embed="rId33"/>
                          <a:stretch>
                            <a:fillRect/>
                          </a:stretch>
                        </pic:blipFill>
                        <pic:spPr>
                          <a:xfrm>
                            <a:off x="2399197" y="128155"/>
                            <a:ext cx="2404872" cy="2404872"/>
                          </a:xfrm>
                          <a:prstGeom prst="rect">
                            <a:avLst/>
                          </a:prstGeom>
                        </pic:spPr>
                      </pic:pic>
                      <wpg:grpSp>
                        <wpg:cNvPr id="13" name="Group 13"/>
                        <wpg:cNvGrpSpPr/>
                        <wpg:grpSpPr>
                          <a:xfrm>
                            <a:off x="110835" y="0"/>
                            <a:ext cx="2733675" cy="228600"/>
                            <a:chOff x="110835" y="0"/>
                            <a:chExt cx="2733675" cy="228600"/>
                          </a:xfrm>
                        </wpg:grpSpPr>
                        <pic:pic xmlns:pic="http://schemas.openxmlformats.org/drawingml/2006/picture">
                          <pic:nvPicPr>
                            <pic:cNvPr id="14" name="Picture 14"/>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10835" y="0"/>
                              <a:ext cx="304800" cy="228600"/>
                            </a:xfrm>
                            <a:prstGeom prst="rect">
                              <a:avLst/>
                            </a:prstGeom>
                            <a:noFill/>
                          </pic:spPr>
                        </pic:pic>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539710" y="0"/>
                              <a:ext cx="304800" cy="228600"/>
                            </a:xfrm>
                            <a:prstGeom prst="rect">
                              <a:avLst/>
                            </a:prstGeom>
                            <a:noFill/>
                          </pic:spPr>
                        </pic:pic>
                      </wpg:grpSp>
                    </wpg:wgp>
                  </a:graphicData>
                </a:graphic>
              </wp:inline>
            </w:drawing>
          </mc:Choice>
          <mc:Fallback>
            <w:pict>
              <v:group w14:anchorId="279E44DD" id="Group 3" o:spid="_x0000_s1026" style="width:5in;height:172.8pt;mso-position-horizontal-relative:char;mso-position-vertical-relative:line" coordsize="48040,25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">
                <v:shape id="Picture 11" o:spid="_x0000_s1027" type="#_x0000_t75" style="position:absolute;top:1281;width:23991;height:24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">
                  <v:imagedata r:id="rId34" o:title=""/>
                </v:shape>
                <v:shape id="Picture 12" o:spid="_x0000_s1028" type="#_x0000_t75" style="position:absolute;left:23991;top:1281;width:24049;height:24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">
                  <v:imagedata r:id="rId35" o:title=""/>
                </v:shape>
                <v:group id="Group 13" o:spid="_x0000_s1029" style="position:absolute;left:1108;width:27337;height:2286" coordorigin="1108" coordsize="27336,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30" type="#_x0000_t75" style="position:absolute;left:1108;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">
                    <v:imagedata r:id="rId26" o:title=""/>
                  </v:shape>
                  <v:shape id="Picture 15" o:spid="_x0000_s1031" type="#_x0000_t75" style="position:absolute;left:25397;width:3048;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">
                    <v:imagedata r:id="rId27" o:title=""/>
                  </v:shape>
                </v:group>
                <w10:anchorlock/>
              </v:group>
            </w:pict>
          </mc:Fallback>
        </mc:AlternateContent>
      </w:r>
    </w:p>
    <w:p w14:paraId="65A4A983" w14:textId="39C17A77" w:rsidR="00D65533" w:rsidRDefault="004032B9" w:rsidP="001D3953">
      <w:pPr>
        <w:pStyle w:val="CETCaption"/>
      </w:pPr>
      <w:bookmarkStart w:id="10" w:name="_Ref124753440"/>
      <w:r>
        <w:t xml:space="preserve">Figure </w:t>
      </w:r>
      <w:r w:rsidR="00965B93">
        <w:rPr>
          <w:noProof/>
        </w:rPr>
        <w:t>5</w:t>
      </w:r>
      <w:bookmarkEnd w:id="10"/>
      <w:r>
        <w:t xml:space="preserve"> - </w:t>
      </w:r>
      <w:r w:rsidR="00A03399">
        <w:t>CO</w:t>
      </w:r>
      <w:r w:rsidR="00A03399" w:rsidRPr="00A03399">
        <w:rPr>
          <w:vertAlign w:val="subscript"/>
        </w:rPr>
        <w:t>2</w:t>
      </w:r>
      <w:r>
        <w:t xml:space="preserve"> composition</w:t>
      </w:r>
      <w:r w:rsidRPr="00032E35">
        <w:t xml:space="preserve"> effect </w:t>
      </w:r>
      <w:r w:rsidR="006A1C84">
        <w:t xml:space="preserve">on </w:t>
      </w:r>
      <w:r w:rsidR="00A03399">
        <w:t>B</w:t>
      </w:r>
      <w:r>
        <w:t xml:space="preserve">R </w:t>
      </w:r>
      <w:r w:rsidR="006A1C84">
        <w:t xml:space="preserve">reaction </w:t>
      </w:r>
      <w:r w:rsidRPr="00032E35">
        <w:t>in</w:t>
      </w:r>
      <w:r w:rsidR="005810E2">
        <w:t xml:space="preserve"> terms of </w:t>
      </w:r>
      <w:r>
        <w:t xml:space="preserve">a) </w:t>
      </w:r>
      <w:r w:rsidRPr="00032E35">
        <w:t>CH</w:t>
      </w:r>
      <w:r w:rsidRPr="00032E35">
        <w:rPr>
          <w:vertAlign w:val="subscript"/>
        </w:rPr>
        <w:t xml:space="preserve">4 </w:t>
      </w:r>
      <w:r w:rsidRPr="00032E35">
        <w:t>conversion</w:t>
      </w:r>
      <w:r>
        <w:t xml:space="preserve">; </w:t>
      </w:r>
      <w:r w:rsidR="005810E2">
        <w:t xml:space="preserve">and </w:t>
      </w:r>
      <w:r>
        <w:t xml:space="preserve">b) </w:t>
      </w:r>
      <w:r w:rsidRPr="00032E35">
        <w:t>CO</w:t>
      </w:r>
      <w:r w:rsidRPr="00DF62EA">
        <w:rPr>
          <w:vertAlign w:val="subscript"/>
        </w:rPr>
        <w:t>2</w:t>
      </w:r>
      <w:r w:rsidRPr="00032E35">
        <w:t xml:space="preserve"> conversion</w:t>
      </w:r>
      <w:r>
        <w:t>.</w:t>
      </w:r>
    </w:p>
    <w:p w14:paraId="273395FD" w14:textId="77777777" w:rsidR="000A7819" w:rsidRDefault="004474FB" w:rsidP="004474FB">
      <w:pPr>
        <w:pStyle w:val="CETCaption"/>
      </w:pPr>
      <w:r w:rsidRPr="00A03399">
        <w:rPr>
          <w:noProof/>
        </w:rPr>
        <mc:AlternateContent>
          <mc:Choice Requires="wpg">
            <w:drawing>
              <wp:inline distT="0" distB="0" distL="0" distR="0" wp14:anchorId="4461FD30" wp14:editId="7E79EAE9">
                <wp:extent cx="4557308" cy="2194560"/>
                <wp:effectExtent l="0" t="0" r="0" b="0"/>
                <wp:docPr id="37" name="Group 4"/>
                <wp:cNvGraphicFramePr/>
                <a:graphic xmlns:a="http://schemas.openxmlformats.org/drawingml/2006/main">
                  <a:graphicData uri="http://schemas.microsoft.com/office/word/2010/wordprocessingGroup">
                    <wpg:wgp>
                      <wpg:cNvGrpSpPr/>
                      <wpg:grpSpPr>
                        <a:xfrm>
                          <a:off x="0" y="0"/>
                          <a:ext cx="4557308" cy="2194560"/>
                          <a:chOff x="0" y="-64265"/>
                          <a:chExt cx="4778796" cy="2548144"/>
                        </a:xfrm>
                      </wpg:grpSpPr>
                      <pic:pic xmlns:pic="http://schemas.openxmlformats.org/drawingml/2006/picture">
                        <pic:nvPicPr>
                          <pic:cNvPr id="38" name="Picture 38"/>
                          <pic:cNvPicPr>
                            <a:picLocks noChangeAspect="1"/>
                          </pic:cNvPicPr>
                        </pic:nvPicPr>
                        <pic:blipFill>
                          <a:blip r:embed="rId36"/>
                          <a:stretch>
                            <a:fillRect/>
                          </a:stretch>
                        </pic:blipFill>
                        <pic:spPr>
                          <a:xfrm>
                            <a:off x="0" y="79007"/>
                            <a:ext cx="2391285" cy="2404871"/>
                          </a:xfrm>
                          <a:prstGeom prst="rect">
                            <a:avLst/>
                          </a:prstGeom>
                        </pic:spPr>
                      </pic:pic>
                      <pic:pic xmlns:pic="http://schemas.openxmlformats.org/drawingml/2006/picture">
                        <pic:nvPicPr>
                          <pic:cNvPr id="39" name="Picture 39"/>
                          <pic:cNvPicPr>
                            <a:picLocks noChangeAspect="1"/>
                          </pic:cNvPicPr>
                        </pic:nvPicPr>
                        <pic:blipFill>
                          <a:blip r:embed="rId37"/>
                          <a:stretch>
                            <a:fillRect/>
                          </a:stretch>
                        </pic:blipFill>
                        <pic:spPr>
                          <a:xfrm>
                            <a:off x="2391284" y="43709"/>
                            <a:ext cx="2387512" cy="2440170"/>
                          </a:xfrm>
                          <a:prstGeom prst="rect">
                            <a:avLst/>
                          </a:prstGeom>
                        </pic:spPr>
                      </pic:pic>
                      <wpg:grpSp>
                        <wpg:cNvPr id="40" name="Group 40"/>
                        <wpg:cNvGrpSpPr/>
                        <wpg:grpSpPr>
                          <a:xfrm>
                            <a:off x="94026" y="-64265"/>
                            <a:ext cx="2733675" cy="228600"/>
                            <a:chOff x="94026" y="-64265"/>
                            <a:chExt cx="2733675" cy="228600"/>
                          </a:xfrm>
                        </wpg:grpSpPr>
                        <pic:pic xmlns:pic="http://schemas.openxmlformats.org/drawingml/2006/picture">
                          <pic:nvPicPr>
                            <pic:cNvPr id="41" name="Picture 4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94026" y="-64265"/>
                              <a:ext cx="304800" cy="228600"/>
                            </a:xfrm>
                            <a:prstGeom prst="rect">
                              <a:avLst/>
                            </a:prstGeom>
                            <a:noFill/>
                          </pic:spPr>
                        </pic:pic>
                        <pic:pic xmlns:pic="http://schemas.openxmlformats.org/drawingml/2006/picture">
                          <pic:nvPicPr>
                            <pic:cNvPr id="42" name="Picture 4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522901" y="-64265"/>
                              <a:ext cx="304800" cy="228600"/>
                            </a:xfrm>
                            <a:prstGeom prst="rect">
                              <a:avLst/>
                            </a:prstGeom>
                            <a:noFill/>
                          </pic:spPr>
                        </pic:pic>
                      </wpg:grpSp>
                    </wpg:wgp>
                  </a:graphicData>
                </a:graphic>
              </wp:inline>
            </w:drawing>
          </mc:Choice>
          <mc:Fallback>
            <w:pict>
              <v:group w14:anchorId="69A0EC48" id="Group 4" o:spid="_x0000_s1026" style="width:358.85pt;height:172.8pt;mso-position-horizontal-relative:char;mso-position-vertical-relative:line" coordorigin=",-642" coordsize="47787,25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">
                <v:shape id="Picture 38" o:spid="_x0000_s1027" type="#_x0000_t75" style="position:absolute;top:790;width:23912;height:24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">
                  <v:imagedata r:id="rId38" o:title=""/>
                </v:shape>
                <v:shape id="Picture 39" o:spid="_x0000_s1028" type="#_x0000_t75" style="position:absolute;left:23912;top:437;width:23875;height:24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">
                  <v:imagedata r:id="rId39" o:title=""/>
                </v:shape>
                <v:group id="Group 40" o:spid="_x0000_s1029" style="position:absolute;left:940;top:-642;width:27337;height:2285" coordorigin="940,-642" coordsize="27336,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30" type="#_x0000_t75" style="position:absolute;left:940;top:-642;width:3048;height:2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">
                    <v:imagedata r:id="rId26" o:title=""/>
                  </v:shape>
                  <v:shape id="Picture 42" o:spid="_x0000_s1031" type="#_x0000_t75" style="position:absolute;left:25229;top:-642;width:3048;height:2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">
                    <v:imagedata r:id="rId27" o:title=""/>
                  </v:shape>
                </v:group>
                <w10:anchorlock/>
              </v:group>
            </w:pict>
          </mc:Fallback>
        </mc:AlternateContent>
      </w:r>
    </w:p>
    <w:p w14:paraId="36C87CA1" w14:textId="2ED11C33" w:rsidR="004474FB" w:rsidRPr="00032E35" w:rsidRDefault="004474FB" w:rsidP="004474FB">
      <w:pPr>
        <w:pStyle w:val="CETCaption"/>
      </w:pPr>
      <w:r>
        <w:t xml:space="preserve">Figure </w:t>
      </w:r>
      <w:r>
        <w:rPr>
          <w:noProof/>
        </w:rPr>
        <w:t>6</w:t>
      </w:r>
      <w:r>
        <w:t xml:space="preserve"> - H</w:t>
      </w:r>
      <w:r w:rsidRPr="00A03399">
        <w:rPr>
          <w:vertAlign w:val="subscript"/>
        </w:rPr>
        <w:t>2</w:t>
      </w:r>
      <w:r>
        <w:t>O composition</w:t>
      </w:r>
      <w:r w:rsidRPr="00032E35">
        <w:t xml:space="preserve"> effect </w:t>
      </w:r>
      <w:r>
        <w:t xml:space="preserve">on BR reaction </w:t>
      </w:r>
      <w:r w:rsidRPr="00032E35">
        <w:t>in</w:t>
      </w:r>
      <w:r>
        <w:t xml:space="preserve"> terms of a) </w:t>
      </w:r>
      <w:r w:rsidRPr="00032E35">
        <w:t>CH</w:t>
      </w:r>
      <w:r w:rsidRPr="00032E35">
        <w:rPr>
          <w:vertAlign w:val="subscript"/>
        </w:rPr>
        <w:t xml:space="preserve">4 </w:t>
      </w:r>
      <w:r w:rsidRPr="00032E35">
        <w:t>conversion</w:t>
      </w:r>
      <w:r>
        <w:t xml:space="preserve">; and b) </w:t>
      </w:r>
      <w:r w:rsidRPr="00032E35">
        <w:t>CO</w:t>
      </w:r>
      <w:r w:rsidRPr="00DF62EA">
        <w:rPr>
          <w:vertAlign w:val="subscript"/>
        </w:rPr>
        <w:t>2</w:t>
      </w:r>
      <w:r w:rsidRPr="00032E35">
        <w:t xml:space="preserve"> conversion</w:t>
      </w:r>
      <w:r>
        <w:t>.</w:t>
      </w:r>
    </w:p>
    <w:p w14:paraId="2F88EDC0" w14:textId="7ED1578E" w:rsidR="004474FB" w:rsidRDefault="004474FB" w:rsidP="004474FB">
      <w:pPr>
        <w:pStyle w:val="CETBodytext"/>
      </w:pPr>
      <w:r>
        <w:lastRenderedPageBreak/>
        <w:t xml:space="preserve">Figure </w:t>
      </w:r>
      <w:r>
        <w:rPr>
          <w:noProof/>
        </w:rPr>
        <w:t>5</w:t>
      </w:r>
      <w:r>
        <w:t xml:space="preserve">b depicts the </w:t>
      </w:r>
      <w:r w:rsidRPr="0045032D">
        <w:t xml:space="preserve">lower conversion of </w:t>
      </w:r>
      <w:r w:rsidRPr="00B85A88">
        <w:t>CO</w:t>
      </w:r>
      <w:r w:rsidRPr="004614B5">
        <w:rPr>
          <w:vertAlign w:val="subscript"/>
        </w:rPr>
        <w:t>2</w:t>
      </w:r>
      <w:r>
        <w:t xml:space="preserve">, </w:t>
      </w:r>
      <w:r w:rsidRPr="00B85A88">
        <w:t>one</w:t>
      </w:r>
      <w:r w:rsidRPr="0045032D">
        <w:t xml:space="preserve"> of the biggest challenges of BR, when compared to DR</w:t>
      </w:r>
      <w:r>
        <w:rPr>
          <w:vertAlign w:val="subscript"/>
        </w:rPr>
        <w:t xml:space="preserve">. </w:t>
      </w:r>
      <w:r w:rsidRPr="006932E9">
        <w:t>However, in</w:t>
      </w:r>
      <w:r>
        <w:t xml:space="preserve"> Figure </w:t>
      </w:r>
      <w:r>
        <w:rPr>
          <w:noProof/>
        </w:rPr>
        <w:t>6</w:t>
      </w:r>
      <w:r>
        <w:t>b</w:t>
      </w:r>
      <w:r w:rsidRPr="006932E9">
        <w:t xml:space="preserve">, where only the </w:t>
      </w:r>
      <w:r>
        <w:t>steam</w:t>
      </w:r>
      <w:r w:rsidRPr="006932E9">
        <w:t xml:space="preserve"> </w:t>
      </w:r>
      <w:r>
        <w:t>feed</w:t>
      </w:r>
      <w:r w:rsidRPr="006932E9">
        <w:t xml:space="preserve"> was changed, </w:t>
      </w:r>
      <w:r>
        <w:t>the results showed</w:t>
      </w:r>
      <w:r w:rsidRPr="006932E9">
        <w:t xml:space="preserve"> that smaller amounts of H</w:t>
      </w:r>
      <w:r w:rsidRPr="006932E9">
        <w:rPr>
          <w:vertAlign w:val="subscript"/>
        </w:rPr>
        <w:t>2</w:t>
      </w:r>
      <w:r w:rsidRPr="006932E9">
        <w:t xml:space="preserve">O guaranteed </w:t>
      </w:r>
      <w:r>
        <w:t>better</w:t>
      </w:r>
      <w:r w:rsidRPr="006932E9">
        <w:t xml:space="preserve"> CO</w:t>
      </w:r>
      <w:r w:rsidRPr="006932E9">
        <w:rPr>
          <w:vertAlign w:val="subscript"/>
        </w:rPr>
        <w:t>2</w:t>
      </w:r>
      <w:r w:rsidRPr="006932E9">
        <w:t xml:space="preserve"> conversions</w:t>
      </w:r>
      <w:r>
        <w:t xml:space="preserve">. </w:t>
      </w:r>
      <w:r w:rsidRPr="006932E9">
        <w:t xml:space="preserve">This </w:t>
      </w:r>
      <w:r>
        <w:t>can be attributed to</w:t>
      </w:r>
      <w:r w:rsidRPr="006932E9">
        <w:t xml:space="preserve"> the </w:t>
      </w:r>
      <w:r w:rsidR="00E434F9">
        <w:t>water gas shift</w:t>
      </w:r>
      <w:r w:rsidR="00E434F9" w:rsidRPr="006932E9">
        <w:t xml:space="preserve"> </w:t>
      </w:r>
      <w:r w:rsidRPr="006932E9">
        <w:t>reaction</w:t>
      </w:r>
      <w:r w:rsidR="00E434F9">
        <w:t xml:space="preserve"> (WGS)</w:t>
      </w:r>
      <w:r w:rsidRPr="006932E9">
        <w:t>, linked to the Le Chatelier</w:t>
      </w:r>
      <w:r>
        <w:t>’s P</w:t>
      </w:r>
      <w:r w:rsidRPr="006932E9">
        <w:t>rinciple. Smaller compositions of a given compound shift the chemical balance of the reaction so as to produce that same compound, which in this case is water. Consequently, the reverse WGS is shifted to the product side, consuming CO</w:t>
      </w:r>
      <w:r w:rsidRPr="003B7D46">
        <w:rPr>
          <w:vertAlign w:val="subscript"/>
        </w:rPr>
        <w:t>2</w:t>
      </w:r>
      <w:r w:rsidRPr="004474FB">
        <w:t>.</w:t>
      </w:r>
      <w:r w:rsidRPr="006932E9">
        <w:t xml:space="preserve"> In opposite situations (greater amount of water), the equilibrium tends to the reactants side,</w:t>
      </w:r>
      <w:r>
        <w:t xml:space="preserve"> </w:t>
      </w:r>
      <w:r w:rsidRPr="006932E9">
        <w:t>to produce CO</w:t>
      </w:r>
      <w:r w:rsidRPr="003B7D46">
        <w:rPr>
          <w:vertAlign w:val="subscript"/>
        </w:rPr>
        <w:t>2</w:t>
      </w:r>
      <w:r w:rsidRPr="006932E9">
        <w:t>.</w:t>
      </w:r>
    </w:p>
    <w:p w14:paraId="4529EC1E" w14:textId="77777777" w:rsidR="00EA28F5" w:rsidRDefault="00EA28F5" w:rsidP="00EA28F5">
      <w:pPr>
        <w:pStyle w:val="CETHeading1"/>
        <w:rPr>
          <w:lang w:val="en-GB"/>
        </w:rPr>
      </w:pPr>
      <w:r w:rsidRPr="00B57B36">
        <w:rPr>
          <w:lang w:val="en-GB"/>
        </w:rPr>
        <w:t>Conclusions</w:t>
      </w:r>
    </w:p>
    <w:p w14:paraId="3106468E" w14:textId="0FB37190" w:rsidR="00EA28F5" w:rsidRDefault="00EA28F5" w:rsidP="000902EC">
      <w:pPr>
        <w:pStyle w:val="CETBodytext"/>
        <w:rPr>
          <w:i/>
        </w:rPr>
      </w:pPr>
      <w:r w:rsidRPr="004474FB">
        <w:t>In this study, t</w:t>
      </w:r>
      <w:r w:rsidR="004474FB">
        <w:t xml:space="preserve">he production of syngas by </w:t>
      </w:r>
      <w:r w:rsidR="004474FB" w:rsidRPr="004474FB">
        <w:t xml:space="preserve">catalytic biogas reforming and upgrading </w:t>
      </w:r>
      <w:r w:rsidRPr="004474FB">
        <w:t>w</w:t>
      </w:r>
      <w:r w:rsidR="004474FB">
        <w:t>as</w:t>
      </w:r>
      <w:r w:rsidRPr="004474FB">
        <w:t xml:space="preserve"> analyzed using software Aspen Plus V12.1®</w:t>
      </w:r>
      <w:r w:rsidR="004474FB" w:rsidRPr="004474FB">
        <w:t>.</w:t>
      </w:r>
      <w:r w:rsidR="004474FB">
        <w:t xml:space="preserve"> </w:t>
      </w:r>
      <w:r w:rsidRPr="00B71BDB">
        <w:t xml:space="preserve">Water scrubbing and membrane separation proved to be </w:t>
      </w:r>
      <w:r>
        <w:t xml:space="preserve">feasible </w:t>
      </w:r>
      <w:r w:rsidRPr="00B71BDB">
        <w:t xml:space="preserve">processes for biogas upgrading, </w:t>
      </w:r>
      <w:r>
        <w:t xml:space="preserve">considering </w:t>
      </w:r>
      <w:r w:rsidRPr="00EC2F1E">
        <w:t>an H</w:t>
      </w:r>
      <w:r w:rsidRPr="00EC2F1E">
        <w:rPr>
          <w:vertAlign w:val="subscript"/>
        </w:rPr>
        <w:t>2</w:t>
      </w:r>
      <w:r w:rsidRPr="00EC2F1E">
        <w:t xml:space="preserve">S removal </w:t>
      </w:r>
      <w:r>
        <w:t>above</w:t>
      </w:r>
      <w:r w:rsidRPr="00EC2F1E">
        <w:t xml:space="preserve"> 9</w:t>
      </w:r>
      <w:r w:rsidR="00E168D6">
        <w:t>9</w:t>
      </w:r>
      <w:r w:rsidR="005F0540">
        <w:t xml:space="preserve"> </w:t>
      </w:r>
      <w:r w:rsidRPr="00EC2F1E">
        <w:t>% for both</w:t>
      </w:r>
      <w:r>
        <w:t xml:space="preserve"> approaches evaluated</w:t>
      </w:r>
      <w:r w:rsidRPr="00B71BDB">
        <w:t>. However, for catalytic reforming that uses biogas as a feedstock (CH</w:t>
      </w:r>
      <w:r w:rsidRPr="00B71BDB">
        <w:rPr>
          <w:vertAlign w:val="subscript"/>
        </w:rPr>
        <w:t>4</w:t>
      </w:r>
      <w:r w:rsidRPr="00B71BDB">
        <w:t xml:space="preserve"> and CO</w:t>
      </w:r>
      <w:r w:rsidRPr="00B71BDB">
        <w:rPr>
          <w:vertAlign w:val="subscript"/>
        </w:rPr>
        <w:t>2</w:t>
      </w:r>
      <w:r w:rsidRPr="00B71BDB">
        <w:t>), improvements in the recovery of these gases are necessary to minimize environmental, economic and production impacts</w:t>
      </w:r>
      <w:r w:rsidRPr="00A704C8">
        <w:t xml:space="preserve">. In this work, </w:t>
      </w:r>
      <w:r w:rsidR="001D2ADB" w:rsidRPr="006D2CBF">
        <w:t>the H</w:t>
      </w:r>
      <w:r w:rsidR="001D2ADB" w:rsidRPr="006D2CBF">
        <w:rPr>
          <w:vertAlign w:val="subscript"/>
        </w:rPr>
        <w:t>2</w:t>
      </w:r>
      <w:r w:rsidR="001D2ADB" w:rsidRPr="006D2CBF">
        <w:t>S final content and the CH</w:t>
      </w:r>
      <w:r w:rsidR="001D2ADB" w:rsidRPr="006D2CBF">
        <w:rPr>
          <w:vertAlign w:val="subscript"/>
        </w:rPr>
        <w:t>4</w:t>
      </w:r>
      <w:r w:rsidR="001D2ADB" w:rsidRPr="006D2CBF">
        <w:t xml:space="preserve"> recovery</w:t>
      </w:r>
      <w:r w:rsidR="001D2ADB">
        <w:t xml:space="preserve"> were used to choose the best process</w:t>
      </w:r>
      <w:r w:rsidRPr="002E231D">
        <w:t xml:space="preserve">. Since </w:t>
      </w:r>
      <w:r w:rsidR="002E231D">
        <w:t>water sc</w:t>
      </w:r>
      <w:bookmarkStart w:id="11" w:name="_GoBack"/>
      <w:bookmarkEnd w:id="11"/>
      <w:r w:rsidR="002E231D">
        <w:t>rubbing</w:t>
      </w:r>
      <w:r w:rsidRPr="002E231D">
        <w:t xml:space="preserve"> offered </w:t>
      </w:r>
      <w:r w:rsidR="008F327E">
        <w:t xml:space="preserve">a </w:t>
      </w:r>
      <w:r w:rsidRPr="002E231D">
        <w:t xml:space="preserve">better </w:t>
      </w:r>
      <w:r w:rsidR="002E231D">
        <w:t xml:space="preserve">combination of </w:t>
      </w:r>
      <w:r w:rsidRPr="002E231D">
        <w:t>results</w:t>
      </w:r>
      <w:r w:rsidR="005F0540" w:rsidRPr="002E231D">
        <w:t xml:space="preserve"> for it</w:t>
      </w:r>
      <w:r w:rsidRPr="002E231D">
        <w:t xml:space="preserve">, it was superior to </w:t>
      </w:r>
      <w:r w:rsidR="002E231D">
        <w:t>membrane separation</w:t>
      </w:r>
      <w:r w:rsidRPr="002E231D">
        <w:t xml:space="preserve"> for biogas upgrading.</w:t>
      </w:r>
    </w:p>
    <w:p w14:paraId="4D148878" w14:textId="6CC47607" w:rsidR="00085620" w:rsidRPr="00085620" w:rsidRDefault="00825A21" w:rsidP="000902EC">
      <w:pPr>
        <w:pStyle w:val="CETBodytext"/>
        <w:rPr>
          <w:lang w:val="en-GB"/>
        </w:rPr>
      </w:pPr>
      <w:r>
        <w:t>It was also</w:t>
      </w:r>
      <w:r w:rsidR="00085620" w:rsidRPr="00B85A88">
        <w:t xml:space="preserve"> possible to compare DR and BR</w:t>
      </w:r>
      <w:r>
        <w:t xml:space="preserve"> for catalytic biogas reforming process. A</w:t>
      </w:r>
      <w:r w:rsidRPr="00825A21">
        <w:t>t high pressures and low temperatures</w:t>
      </w:r>
      <w:r w:rsidR="00085620" w:rsidRPr="00B85A88">
        <w:t xml:space="preserve"> condition</w:t>
      </w:r>
      <w:r>
        <w:t xml:space="preserve"> (5 MPa and 600 ºC)</w:t>
      </w:r>
      <w:r w:rsidR="00085620" w:rsidRPr="00B85A88">
        <w:t xml:space="preserve">, </w:t>
      </w:r>
      <w:r w:rsidR="00085620">
        <w:t>CH</w:t>
      </w:r>
      <w:r w:rsidR="00085620" w:rsidRPr="00B85A88">
        <w:rPr>
          <w:vertAlign w:val="subscript"/>
        </w:rPr>
        <w:t>4</w:t>
      </w:r>
      <w:r w:rsidR="00085620">
        <w:t xml:space="preserve"> </w:t>
      </w:r>
      <w:r>
        <w:t>and CO</w:t>
      </w:r>
      <w:r w:rsidRPr="00825A21">
        <w:rPr>
          <w:vertAlign w:val="subscript"/>
        </w:rPr>
        <w:t>2</w:t>
      </w:r>
      <w:r>
        <w:t xml:space="preserve"> </w:t>
      </w:r>
      <w:r w:rsidR="00085620" w:rsidRPr="00B85A88">
        <w:t>conversion</w:t>
      </w:r>
      <w:r>
        <w:t>s</w:t>
      </w:r>
      <w:r w:rsidR="00085620" w:rsidRPr="00B85A88">
        <w:t xml:space="preserve"> </w:t>
      </w:r>
      <w:r>
        <w:t>are</w:t>
      </w:r>
      <w:r w:rsidR="00085620" w:rsidRPr="00B85A88">
        <w:t xml:space="preserve"> lower in BR</w:t>
      </w:r>
      <w:r>
        <w:t xml:space="preserve"> (</w:t>
      </w:r>
      <w:r w:rsidR="005B7D33">
        <w:t>7</w:t>
      </w:r>
      <w:r w:rsidR="00E24CD7">
        <w:t>.</w:t>
      </w:r>
      <w:r w:rsidR="005B7D33">
        <w:t>08 % and 1</w:t>
      </w:r>
      <w:r w:rsidR="006C4F80">
        <w:t>.</w:t>
      </w:r>
      <w:r w:rsidR="005B7D33">
        <w:t xml:space="preserve">75 %, </w:t>
      </w:r>
      <w:r w:rsidR="005B7D33" w:rsidRPr="005B7D33">
        <w:t>respectively</w:t>
      </w:r>
      <w:r w:rsidR="005B7D33">
        <w:t xml:space="preserve">) </w:t>
      </w:r>
      <w:r>
        <w:t>than DR</w:t>
      </w:r>
      <w:r w:rsidR="005B7D33">
        <w:t xml:space="preserve"> (62</w:t>
      </w:r>
      <w:r w:rsidR="006C4F80">
        <w:t>.</w:t>
      </w:r>
      <w:r w:rsidR="005B7D33">
        <w:t>06 % and 56</w:t>
      </w:r>
      <w:r w:rsidR="006C4F80">
        <w:t>.</w:t>
      </w:r>
      <w:r w:rsidR="005B7D33">
        <w:t xml:space="preserve">00 %, </w:t>
      </w:r>
      <w:r w:rsidR="005B7D33" w:rsidRPr="005B7D33">
        <w:t>respectively</w:t>
      </w:r>
      <w:r w:rsidR="005B7D33">
        <w:t>)</w:t>
      </w:r>
      <w:r w:rsidR="00085620" w:rsidRPr="00B85A88">
        <w:t xml:space="preserve">. </w:t>
      </w:r>
      <w:r w:rsidR="00085620" w:rsidRPr="00442742">
        <w:t xml:space="preserve">This </w:t>
      </w:r>
      <w:r w:rsidR="00085620">
        <w:t>suggests that t</w:t>
      </w:r>
      <w:r w:rsidR="00085620" w:rsidRPr="00442742">
        <w:t xml:space="preserve">he presence of </w:t>
      </w:r>
      <w:r w:rsidR="005B7D33">
        <w:t>steam</w:t>
      </w:r>
      <w:r w:rsidR="00085620">
        <w:t xml:space="preserve"> </w:t>
      </w:r>
      <w:r>
        <w:t xml:space="preserve">had a negative impact in both </w:t>
      </w:r>
      <w:r w:rsidRPr="00825A21">
        <w:t>c</w:t>
      </w:r>
      <w:r w:rsidR="00085620" w:rsidRPr="00825A21">
        <w:t>onversion</w:t>
      </w:r>
      <w:r>
        <w:t>s</w:t>
      </w:r>
      <w:r w:rsidR="00085620" w:rsidRPr="00442742">
        <w:t>.</w:t>
      </w:r>
      <w:r>
        <w:t xml:space="preserve"> </w:t>
      </w:r>
      <w:r w:rsidR="005B7D33">
        <w:t>Nevertheless, at low pressures and high temperatures, in both processes, the conversions reached values near 100 %. Especially for CO</w:t>
      </w:r>
      <w:r w:rsidR="005B7D33" w:rsidRPr="005B7D33">
        <w:rPr>
          <w:vertAlign w:val="subscript"/>
        </w:rPr>
        <w:t>2</w:t>
      </w:r>
      <w:r w:rsidR="005B7D33">
        <w:t xml:space="preserve"> conversion in BR, this happened when steam </w:t>
      </w:r>
      <w:r w:rsidR="004A77C3">
        <w:t xml:space="preserve">feed </w:t>
      </w:r>
      <w:r w:rsidR="005B7D33">
        <w:t xml:space="preserve">was in smaller </w:t>
      </w:r>
      <w:r w:rsidR="004A77C3">
        <w:t xml:space="preserve">ratios </w:t>
      </w:r>
      <w:r w:rsidR="005B7D33">
        <w:t xml:space="preserve">(Figure </w:t>
      </w:r>
      <w:r w:rsidR="005B7D33">
        <w:rPr>
          <w:noProof/>
        </w:rPr>
        <w:t>6</w:t>
      </w:r>
      <w:r w:rsidR="005B7D33">
        <w:t xml:space="preserve">b). Considering the </w:t>
      </w:r>
      <w:r w:rsidR="005B7D33" w:rsidRPr="00B71BDB">
        <w:t>environmental</w:t>
      </w:r>
      <w:r w:rsidR="005B7D33">
        <w:t xml:space="preserve"> impact, BR is a better process, since it can achieve similar results to those obtained in DR, but without coke formation.</w:t>
      </w:r>
      <w:r w:rsidR="00581DFF">
        <w:t xml:space="preserve"> The best operational condition was on scenario 03</w:t>
      </w:r>
      <w:r w:rsidR="00B41A24">
        <w:t xml:space="preserve"> </w:t>
      </w:r>
      <w:r w:rsidR="004A77C3">
        <w:t xml:space="preserve">for the </w:t>
      </w:r>
      <w:r w:rsidR="00B41A24">
        <w:t>BR</w:t>
      </w:r>
      <w:r w:rsidR="004A77C3">
        <w:t xml:space="preserve"> process</w:t>
      </w:r>
      <w:r w:rsidR="00581DFF">
        <w:t xml:space="preserve">, </w:t>
      </w:r>
      <w:r w:rsidR="004A77C3">
        <w:t>at</w:t>
      </w:r>
      <w:r w:rsidR="00581DFF">
        <w:t xml:space="preserve"> temperatures above 900 °C and CH</w:t>
      </w:r>
      <w:proofErr w:type="gramStart"/>
      <w:r w:rsidR="00581DFF" w:rsidRPr="00581DFF">
        <w:rPr>
          <w:vertAlign w:val="subscript"/>
        </w:rPr>
        <w:t>4</w:t>
      </w:r>
      <w:r w:rsidR="00581DFF">
        <w:t>:CO</w:t>
      </w:r>
      <w:r w:rsidR="00581DFF" w:rsidRPr="00581DFF">
        <w:rPr>
          <w:vertAlign w:val="subscript"/>
        </w:rPr>
        <w:t>2</w:t>
      </w:r>
      <w:proofErr w:type="gramEnd"/>
      <w:r w:rsidR="00581DFF">
        <w:t>:H</w:t>
      </w:r>
      <w:r w:rsidR="00581DFF" w:rsidRPr="00581DFF">
        <w:rPr>
          <w:vertAlign w:val="subscript"/>
        </w:rPr>
        <w:t>2</w:t>
      </w:r>
      <w:r w:rsidR="00581DFF">
        <w:t>O composition of 3:2:1.</w:t>
      </w:r>
    </w:p>
    <w:p w14:paraId="459D05E6" w14:textId="77777777" w:rsidR="00600535" w:rsidRPr="00B57B36" w:rsidRDefault="00600535" w:rsidP="00600535">
      <w:pPr>
        <w:pStyle w:val="CETAcknowledgementstitle"/>
      </w:pPr>
      <w:r w:rsidRPr="00B57B36">
        <w:t>Acknowledgments</w:t>
      </w:r>
    </w:p>
    <w:p w14:paraId="33F8138F" w14:textId="2EF39746" w:rsidR="00600535" w:rsidRPr="00D85338" w:rsidRDefault="00D85338" w:rsidP="00D85338">
      <w:pPr>
        <w:pStyle w:val="CETBodytext"/>
      </w:pPr>
      <w:r w:rsidRPr="00D85338">
        <w:t xml:space="preserve">The authors thank the </w:t>
      </w:r>
      <w:proofErr w:type="spellStart"/>
      <w:r w:rsidRPr="00D85338">
        <w:t>CNPq</w:t>
      </w:r>
      <w:proofErr w:type="spellEnd"/>
      <w:r w:rsidRPr="00D85338">
        <w:t xml:space="preserve"> (Grant number 310038/2020-0), </w:t>
      </w:r>
      <w:proofErr w:type="spellStart"/>
      <w:r w:rsidRPr="00D85338">
        <w:t>Fundação</w:t>
      </w:r>
      <w:proofErr w:type="spellEnd"/>
      <w:r w:rsidRPr="00D85338">
        <w:t xml:space="preserve"> </w:t>
      </w:r>
      <w:proofErr w:type="spellStart"/>
      <w:r w:rsidRPr="00D85338">
        <w:t>Araucária</w:t>
      </w:r>
      <w:proofErr w:type="spellEnd"/>
      <w:r w:rsidRPr="00D85338">
        <w:t xml:space="preserve"> (Grant number 164/2021) and the Human Resources Program of the National Agency of Petroleum, Natural Gas and Biofuels </w:t>
      </w:r>
      <w:r w:rsidR="00CA4FC3">
        <w:t>–</w:t>
      </w:r>
      <w:r w:rsidRPr="00D85338">
        <w:t xml:space="preserve"> PRH</w:t>
      </w:r>
      <w:r w:rsidR="00CA4FC3">
        <w:t xml:space="preserve"> </w:t>
      </w:r>
      <w:r w:rsidRPr="00D85338">
        <w:t>-ANP. NMVR also acknowledge for financial support and scholarships.</w:t>
      </w:r>
    </w:p>
    <w:p w14:paraId="4F1327F8" w14:textId="77777777" w:rsidR="00600535" w:rsidRPr="00B57B36" w:rsidRDefault="00600535" w:rsidP="00600535">
      <w:pPr>
        <w:pStyle w:val="CETReference"/>
      </w:pPr>
      <w:r w:rsidRPr="00B57B36">
        <w:t>References</w:t>
      </w:r>
    </w:p>
    <w:p w14:paraId="31668E67" w14:textId="3B060E5C" w:rsidR="001D2ADB" w:rsidRPr="00AD33BA" w:rsidRDefault="00CA4FC3" w:rsidP="001D2ADB">
      <w:pPr>
        <w:widowControl w:val="0"/>
        <w:autoSpaceDE w:val="0"/>
        <w:autoSpaceDN w:val="0"/>
        <w:adjustRightInd w:val="0"/>
        <w:spacing w:line="240" w:lineRule="auto"/>
        <w:ind w:left="480" w:hanging="480"/>
        <w:rPr>
          <w:rFonts w:cs="Arial"/>
          <w:noProof/>
          <w:szCs w:val="24"/>
        </w:rPr>
      </w:pPr>
      <w:r>
        <w:fldChar w:fldCharType="begin" w:fldLock="1"/>
      </w:r>
      <w:r w:rsidRPr="00BD4AB7">
        <w:rPr>
          <w:lang w:val="en-US"/>
        </w:rPr>
        <w:instrText xml:space="preserve">ADDIN Mendeley Bibliography CSL_BIBLIOGRAPHY </w:instrText>
      </w:r>
      <w:r>
        <w:fldChar w:fldCharType="separate"/>
      </w:r>
      <w:r w:rsidR="001D2ADB" w:rsidRPr="00AD33BA">
        <w:rPr>
          <w:rFonts w:cs="Arial"/>
          <w:noProof/>
          <w:szCs w:val="24"/>
        </w:rPr>
        <w:t>Angelidaki, I., Treu, L., Tsapekos, P., Luo, G., Campanaro, S., Wenzel, H., &amp; Kougias, P. G.</w:t>
      </w:r>
      <w:r w:rsidR="00AD33BA" w:rsidRPr="00AD33BA">
        <w:rPr>
          <w:rFonts w:cs="Arial"/>
          <w:noProof/>
          <w:szCs w:val="24"/>
        </w:rPr>
        <w:t xml:space="preserve">, </w:t>
      </w:r>
      <w:r w:rsidR="001D2ADB" w:rsidRPr="00AD33BA">
        <w:rPr>
          <w:rFonts w:cs="Arial"/>
          <w:noProof/>
          <w:szCs w:val="24"/>
        </w:rPr>
        <w:t>2018</w:t>
      </w:r>
      <w:r w:rsidR="00AD33BA" w:rsidRPr="00AD33BA">
        <w:rPr>
          <w:rFonts w:cs="Arial"/>
          <w:noProof/>
          <w:szCs w:val="24"/>
        </w:rPr>
        <w:t>,</w:t>
      </w:r>
      <w:r w:rsidR="001D2ADB" w:rsidRPr="00AD33BA">
        <w:rPr>
          <w:rFonts w:cs="Arial"/>
          <w:noProof/>
          <w:szCs w:val="24"/>
        </w:rPr>
        <w:t xml:space="preserve"> Biogas upgrading and utilization: Current status and perspectives</w:t>
      </w:r>
      <w:r w:rsidR="00AD33BA">
        <w:rPr>
          <w:rFonts w:cs="Arial"/>
          <w:noProof/>
          <w:szCs w:val="24"/>
        </w:rPr>
        <w:t>,</w:t>
      </w:r>
      <w:r w:rsidR="001D2ADB" w:rsidRPr="00AD33BA">
        <w:rPr>
          <w:rFonts w:cs="Arial"/>
          <w:noProof/>
          <w:szCs w:val="24"/>
        </w:rPr>
        <w:t xml:space="preserve"> </w:t>
      </w:r>
      <w:r w:rsidR="001D2ADB" w:rsidRPr="00AD33BA">
        <w:rPr>
          <w:rFonts w:cs="Arial"/>
          <w:iCs/>
          <w:noProof/>
          <w:szCs w:val="24"/>
        </w:rPr>
        <w:t>Biotechnology Advances</w:t>
      </w:r>
      <w:r w:rsidR="001D2ADB" w:rsidRPr="00AD33BA">
        <w:rPr>
          <w:rFonts w:cs="Arial"/>
          <w:noProof/>
          <w:szCs w:val="24"/>
        </w:rPr>
        <w:t xml:space="preserve">, </w:t>
      </w:r>
      <w:r w:rsidR="001D2ADB" w:rsidRPr="00AD33BA">
        <w:rPr>
          <w:rFonts w:cs="Arial"/>
          <w:iCs/>
          <w:noProof/>
          <w:szCs w:val="24"/>
        </w:rPr>
        <w:t>36</w:t>
      </w:r>
      <w:r w:rsidR="001D2ADB" w:rsidRPr="00AD33BA">
        <w:rPr>
          <w:rFonts w:cs="Arial"/>
          <w:noProof/>
          <w:szCs w:val="24"/>
        </w:rPr>
        <w:t>(2), 452–466</w:t>
      </w:r>
      <w:r w:rsidR="005532FF">
        <w:rPr>
          <w:rFonts w:cs="Arial"/>
          <w:noProof/>
          <w:szCs w:val="24"/>
        </w:rPr>
        <w:t>,</w:t>
      </w:r>
      <w:r w:rsidR="001D2ADB" w:rsidRPr="00AD33BA">
        <w:rPr>
          <w:rFonts w:cs="Arial"/>
          <w:noProof/>
          <w:szCs w:val="24"/>
        </w:rPr>
        <w:t xml:space="preserve"> </w:t>
      </w:r>
      <w:r w:rsidR="004942E8">
        <w:rPr>
          <w:rFonts w:cs="Arial"/>
          <w:noProof/>
          <w:szCs w:val="24"/>
        </w:rPr>
        <w:t xml:space="preserve">DOI: </w:t>
      </w:r>
      <w:r w:rsidR="004942E8" w:rsidRPr="004942E8">
        <w:rPr>
          <w:rFonts w:cs="Arial"/>
          <w:noProof/>
          <w:szCs w:val="24"/>
        </w:rPr>
        <w:t>10.1016/j.biotechadv.2018.01.011</w:t>
      </w:r>
    </w:p>
    <w:p w14:paraId="4671D152" w14:textId="0FD8CE70"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Ashraf, M. T., Bastidas-Oyanedel, J.-R., &amp; Schmidt, J. E.</w:t>
      </w:r>
      <w:r w:rsidR="00AD33BA" w:rsidRPr="00AD33BA">
        <w:rPr>
          <w:rFonts w:cs="Arial"/>
          <w:noProof/>
          <w:szCs w:val="24"/>
        </w:rPr>
        <w:t xml:space="preserve">, </w:t>
      </w:r>
      <w:r w:rsidRPr="00AD33BA">
        <w:rPr>
          <w:rFonts w:cs="Arial"/>
          <w:noProof/>
          <w:szCs w:val="24"/>
        </w:rPr>
        <w:t>2015</w:t>
      </w:r>
      <w:r w:rsidR="00AD33BA" w:rsidRPr="00AD33BA">
        <w:rPr>
          <w:rFonts w:cs="Arial"/>
          <w:noProof/>
          <w:szCs w:val="24"/>
        </w:rPr>
        <w:t>,</w:t>
      </w:r>
      <w:r w:rsidRPr="00AD33BA">
        <w:rPr>
          <w:rFonts w:cs="Arial"/>
          <w:noProof/>
          <w:szCs w:val="24"/>
        </w:rPr>
        <w:t xml:space="preserve"> Conversion Efficiency of Biogas to Liquids Fuels through Fischer-Tropsch Process</w:t>
      </w:r>
      <w:r w:rsidR="005532FF">
        <w:rPr>
          <w:rFonts w:cs="Arial"/>
          <w:noProof/>
          <w:szCs w:val="24"/>
        </w:rPr>
        <w:t>,</w:t>
      </w:r>
      <w:r w:rsidRPr="00AD33BA">
        <w:rPr>
          <w:rFonts w:cs="Arial"/>
          <w:noProof/>
          <w:szCs w:val="24"/>
        </w:rPr>
        <w:t xml:space="preserve"> </w:t>
      </w:r>
      <w:r w:rsidRPr="00AD33BA">
        <w:rPr>
          <w:rFonts w:cs="Arial"/>
          <w:iCs/>
          <w:noProof/>
          <w:szCs w:val="24"/>
        </w:rPr>
        <w:t>23rd European Biomass Conference and Exhibition</w:t>
      </w:r>
      <w:r w:rsidRPr="00AD33BA">
        <w:rPr>
          <w:rFonts w:cs="Arial"/>
          <w:noProof/>
          <w:szCs w:val="24"/>
        </w:rPr>
        <w:t xml:space="preserve">, </w:t>
      </w:r>
      <w:r w:rsidRPr="00AD33BA">
        <w:rPr>
          <w:rFonts w:cs="Arial"/>
          <w:iCs/>
          <w:noProof/>
          <w:szCs w:val="24"/>
        </w:rPr>
        <w:t>23</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5071/23rdEUBCE2015-3CO.15.5</w:t>
      </w:r>
      <w:r w:rsidR="004942E8">
        <w:rPr>
          <w:rFonts w:cs="Arial"/>
          <w:noProof/>
          <w:szCs w:val="24"/>
        </w:rPr>
        <w:t>.</w:t>
      </w:r>
    </w:p>
    <w:p w14:paraId="177810B5" w14:textId="19846B21"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Cao, P., Adegbite, S., Zhao, H., Lester, E., &amp; Wu, T.</w:t>
      </w:r>
      <w:r w:rsidR="00AD33BA" w:rsidRPr="00AD33BA">
        <w:rPr>
          <w:rFonts w:cs="Arial"/>
          <w:noProof/>
          <w:szCs w:val="24"/>
        </w:rPr>
        <w:t xml:space="preserve">, </w:t>
      </w:r>
      <w:r w:rsidRPr="00AD33BA">
        <w:rPr>
          <w:rFonts w:cs="Arial"/>
          <w:noProof/>
          <w:szCs w:val="24"/>
        </w:rPr>
        <w:t>2018</w:t>
      </w:r>
      <w:r w:rsidR="00AD33BA" w:rsidRPr="00AD33BA">
        <w:rPr>
          <w:rFonts w:cs="Arial"/>
          <w:noProof/>
          <w:szCs w:val="24"/>
        </w:rPr>
        <w:t>,</w:t>
      </w:r>
      <w:r w:rsidRPr="00AD33BA">
        <w:rPr>
          <w:rFonts w:cs="Arial"/>
          <w:noProof/>
          <w:szCs w:val="24"/>
        </w:rPr>
        <w:t xml:space="preserve"> Tuning dry reforming of methane for F-T syntheses: A thermodynamic approach</w:t>
      </w:r>
      <w:r w:rsidR="005532FF">
        <w:rPr>
          <w:rFonts w:cs="Arial"/>
          <w:noProof/>
          <w:szCs w:val="24"/>
        </w:rPr>
        <w:t>,</w:t>
      </w:r>
      <w:r w:rsidRPr="00AD33BA">
        <w:rPr>
          <w:rFonts w:cs="Arial"/>
          <w:noProof/>
          <w:szCs w:val="24"/>
        </w:rPr>
        <w:t xml:space="preserve"> </w:t>
      </w:r>
      <w:r w:rsidRPr="00AD33BA">
        <w:rPr>
          <w:rFonts w:cs="Arial"/>
          <w:iCs/>
          <w:noProof/>
          <w:szCs w:val="24"/>
        </w:rPr>
        <w:t>Applied Energy</w:t>
      </w:r>
      <w:r w:rsidRPr="00AD33BA">
        <w:rPr>
          <w:rFonts w:cs="Arial"/>
          <w:noProof/>
          <w:szCs w:val="24"/>
        </w:rPr>
        <w:t xml:space="preserve">, </w:t>
      </w:r>
      <w:r w:rsidRPr="00AD33BA">
        <w:rPr>
          <w:rFonts w:cs="Arial"/>
          <w:iCs/>
          <w:noProof/>
          <w:szCs w:val="24"/>
        </w:rPr>
        <w:t>227</w:t>
      </w:r>
      <w:r w:rsidRPr="00AD33BA">
        <w:rPr>
          <w:rFonts w:cs="Arial"/>
          <w:noProof/>
          <w:szCs w:val="24"/>
        </w:rPr>
        <w:t>, 190–197</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1016/j.apenergy.2017.08.007</w:t>
      </w:r>
      <w:r w:rsidR="004942E8">
        <w:rPr>
          <w:rFonts w:cs="Arial"/>
          <w:noProof/>
          <w:szCs w:val="24"/>
        </w:rPr>
        <w:t>.</w:t>
      </w:r>
    </w:p>
    <w:p w14:paraId="7425A207" w14:textId="624D8A09"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Chen, X. Y., Vinh-Thang, H., Ramirez, A. A., Rodrigue, D., &amp; Kaliaguine, S.</w:t>
      </w:r>
      <w:r w:rsidR="00AD33BA" w:rsidRPr="00AD33BA">
        <w:rPr>
          <w:rFonts w:cs="Arial"/>
          <w:noProof/>
          <w:szCs w:val="24"/>
        </w:rPr>
        <w:t xml:space="preserve">, </w:t>
      </w:r>
      <w:r w:rsidRPr="00AD33BA">
        <w:rPr>
          <w:rFonts w:cs="Arial"/>
          <w:noProof/>
          <w:szCs w:val="24"/>
        </w:rPr>
        <w:t>2015</w:t>
      </w:r>
      <w:r w:rsidR="00AD33BA" w:rsidRPr="00AD33BA">
        <w:rPr>
          <w:rFonts w:cs="Arial"/>
          <w:noProof/>
          <w:szCs w:val="24"/>
        </w:rPr>
        <w:t>,</w:t>
      </w:r>
      <w:r w:rsidRPr="00AD33BA">
        <w:rPr>
          <w:rFonts w:cs="Arial"/>
          <w:noProof/>
          <w:szCs w:val="24"/>
        </w:rPr>
        <w:t xml:space="preserve"> Membrane gas separation technologies for biogas upgrading</w:t>
      </w:r>
      <w:r w:rsidR="005532FF">
        <w:rPr>
          <w:rFonts w:cs="Arial"/>
          <w:noProof/>
          <w:szCs w:val="24"/>
        </w:rPr>
        <w:t>,</w:t>
      </w:r>
      <w:r w:rsidRPr="00AD33BA">
        <w:rPr>
          <w:rFonts w:cs="Arial"/>
          <w:noProof/>
          <w:szCs w:val="24"/>
        </w:rPr>
        <w:t xml:space="preserve"> </w:t>
      </w:r>
      <w:r w:rsidRPr="00AD33BA">
        <w:rPr>
          <w:rFonts w:cs="Arial"/>
          <w:iCs/>
          <w:noProof/>
          <w:szCs w:val="24"/>
        </w:rPr>
        <w:t>RSC Advances</w:t>
      </w:r>
      <w:r w:rsidRPr="00AD33BA">
        <w:rPr>
          <w:rFonts w:cs="Arial"/>
          <w:noProof/>
          <w:szCs w:val="24"/>
        </w:rPr>
        <w:t xml:space="preserve">, </w:t>
      </w:r>
      <w:r w:rsidRPr="00AD33BA">
        <w:rPr>
          <w:rFonts w:cs="Arial"/>
          <w:iCs/>
          <w:noProof/>
          <w:szCs w:val="24"/>
        </w:rPr>
        <w:t>5</w:t>
      </w:r>
      <w:r w:rsidRPr="00AD33BA">
        <w:rPr>
          <w:rFonts w:cs="Arial"/>
          <w:noProof/>
          <w:szCs w:val="24"/>
        </w:rPr>
        <w:t>(31), 24399–24448</w:t>
      </w:r>
      <w:r w:rsidR="005532FF">
        <w:rPr>
          <w:rFonts w:cs="Arial"/>
          <w:noProof/>
          <w:szCs w:val="24"/>
        </w:rPr>
        <w:t>,</w:t>
      </w:r>
      <w:r w:rsidR="004942E8">
        <w:rPr>
          <w:rFonts w:cs="Arial"/>
          <w:noProof/>
          <w:szCs w:val="24"/>
        </w:rPr>
        <w:t xml:space="preserve"> DOI: </w:t>
      </w:r>
      <w:r w:rsidR="004942E8" w:rsidRPr="004942E8">
        <w:rPr>
          <w:rFonts w:cs="Arial"/>
          <w:noProof/>
          <w:szCs w:val="24"/>
        </w:rPr>
        <w:t>10.1039/C5RA00666J</w:t>
      </w:r>
      <w:r w:rsidR="004942E8">
        <w:rPr>
          <w:rFonts w:cs="Arial"/>
          <w:noProof/>
          <w:szCs w:val="24"/>
        </w:rPr>
        <w:t>.</w:t>
      </w:r>
    </w:p>
    <w:p w14:paraId="62C5E22C" w14:textId="263DF24F"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Dieterich, V., Buttler, A., Hanel, A., Spliethoff, H., &amp; Fendt, S.</w:t>
      </w:r>
      <w:r w:rsidR="00AD33BA" w:rsidRPr="00AD33BA">
        <w:rPr>
          <w:rFonts w:cs="Arial"/>
          <w:noProof/>
          <w:szCs w:val="24"/>
        </w:rPr>
        <w:t xml:space="preserve">, </w:t>
      </w:r>
      <w:r w:rsidRPr="00AD33BA">
        <w:rPr>
          <w:rFonts w:cs="Arial"/>
          <w:noProof/>
          <w:szCs w:val="24"/>
        </w:rPr>
        <w:t>2020</w:t>
      </w:r>
      <w:r w:rsidR="00AD33BA" w:rsidRPr="00AD33BA">
        <w:rPr>
          <w:rFonts w:cs="Arial"/>
          <w:noProof/>
          <w:szCs w:val="24"/>
        </w:rPr>
        <w:t>,</w:t>
      </w:r>
      <w:r w:rsidRPr="00AD33BA">
        <w:rPr>
          <w:rFonts w:cs="Arial"/>
          <w:noProof/>
          <w:szCs w:val="24"/>
        </w:rPr>
        <w:t xml:space="preserve"> Power-to-liquid via synthesis of methanol, DME or Fischer–Tropsch-fuels: a review</w:t>
      </w:r>
      <w:r w:rsidR="005532FF">
        <w:rPr>
          <w:rFonts w:cs="Arial"/>
          <w:noProof/>
          <w:szCs w:val="24"/>
        </w:rPr>
        <w:t>,</w:t>
      </w:r>
      <w:r w:rsidRPr="00AD33BA">
        <w:rPr>
          <w:rFonts w:cs="Arial"/>
          <w:noProof/>
          <w:szCs w:val="24"/>
        </w:rPr>
        <w:t xml:space="preserve"> </w:t>
      </w:r>
      <w:r w:rsidRPr="00AD33BA">
        <w:rPr>
          <w:rFonts w:cs="Arial"/>
          <w:iCs/>
          <w:noProof/>
          <w:szCs w:val="24"/>
        </w:rPr>
        <w:t>Energy &amp; Environmental Science</w:t>
      </w:r>
      <w:r w:rsidRPr="00AD33BA">
        <w:rPr>
          <w:rFonts w:cs="Arial"/>
          <w:noProof/>
          <w:szCs w:val="24"/>
        </w:rPr>
        <w:t xml:space="preserve">, </w:t>
      </w:r>
      <w:r w:rsidRPr="00AD33BA">
        <w:rPr>
          <w:rFonts w:cs="Arial"/>
          <w:iCs/>
          <w:noProof/>
          <w:szCs w:val="24"/>
        </w:rPr>
        <w:t>13</w:t>
      </w:r>
      <w:r w:rsidRPr="00AD33BA">
        <w:rPr>
          <w:rFonts w:cs="Arial"/>
          <w:noProof/>
          <w:szCs w:val="24"/>
        </w:rPr>
        <w:t>(10), 3207–3252</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1039/D0EE01187H</w:t>
      </w:r>
      <w:r w:rsidR="004942E8">
        <w:rPr>
          <w:rFonts w:cs="Arial"/>
          <w:noProof/>
          <w:szCs w:val="24"/>
        </w:rPr>
        <w:t>.</w:t>
      </w:r>
    </w:p>
    <w:p w14:paraId="5C82A719" w14:textId="2EAE214E"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Entesari, N., Goeppert, A., &amp; Prakash, G. K. S.</w:t>
      </w:r>
      <w:r w:rsidR="00AD33BA" w:rsidRPr="00AD33BA">
        <w:rPr>
          <w:rFonts w:cs="Arial"/>
          <w:noProof/>
          <w:szCs w:val="24"/>
        </w:rPr>
        <w:t xml:space="preserve">, </w:t>
      </w:r>
      <w:r w:rsidRPr="00AD33BA">
        <w:rPr>
          <w:rFonts w:cs="Arial"/>
          <w:noProof/>
          <w:szCs w:val="24"/>
        </w:rPr>
        <w:t>2020</w:t>
      </w:r>
      <w:r w:rsidR="00AD33BA" w:rsidRPr="00AD33BA">
        <w:rPr>
          <w:rFonts w:cs="Arial"/>
          <w:noProof/>
          <w:szCs w:val="24"/>
        </w:rPr>
        <w:t>,</w:t>
      </w:r>
      <w:r w:rsidRPr="00AD33BA">
        <w:rPr>
          <w:rFonts w:cs="Arial"/>
          <w:noProof/>
          <w:szCs w:val="24"/>
        </w:rPr>
        <w:t xml:space="preserve"> Renewable Methanol Synthesis through Single Step Bi-reforming of Biogas</w:t>
      </w:r>
      <w:r w:rsidR="005532FF">
        <w:rPr>
          <w:rFonts w:cs="Arial"/>
          <w:noProof/>
          <w:szCs w:val="24"/>
        </w:rPr>
        <w:t>,</w:t>
      </w:r>
      <w:r w:rsidRPr="00AD33BA">
        <w:rPr>
          <w:rFonts w:cs="Arial"/>
          <w:noProof/>
          <w:szCs w:val="24"/>
        </w:rPr>
        <w:t xml:space="preserve"> </w:t>
      </w:r>
      <w:r w:rsidRPr="00AD33BA">
        <w:rPr>
          <w:rFonts w:cs="Arial"/>
          <w:iCs/>
          <w:noProof/>
          <w:szCs w:val="24"/>
        </w:rPr>
        <w:t>Industrial &amp; Engineering Chemistry Research</w:t>
      </w:r>
      <w:r w:rsidRPr="00AD33BA">
        <w:rPr>
          <w:rFonts w:cs="Arial"/>
          <w:noProof/>
          <w:szCs w:val="24"/>
        </w:rPr>
        <w:t xml:space="preserve">, </w:t>
      </w:r>
      <w:r w:rsidRPr="00AD33BA">
        <w:rPr>
          <w:rFonts w:cs="Arial"/>
          <w:iCs/>
          <w:noProof/>
          <w:szCs w:val="24"/>
        </w:rPr>
        <w:t>59</w:t>
      </w:r>
      <w:r w:rsidRPr="00AD33BA">
        <w:rPr>
          <w:rFonts w:cs="Arial"/>
          <w:noProof/>
          <w:szCs w:val="24"/>
        </w:rPr>
        <w:t>(22), 10542–10551</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1021/acs.iecr.0c00755</w:t>
      </w:r>
      <w:r w:rsidR="004942E8">
        <w:rPr>
          <w:rFonts w:cs="Arial"/>
          <w:noProof/>
          <w:szCs w:val="24"/>
        </w:rPr>
        <w:t>.</w:t>
      </w:r>
    </w:p>
    <w:p w14:paraId="1B514041" w14:textId="0078A926"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Makaruk, A., Miltner, M., &amp; Harasek, M.</w:t>
      </w:r>
      <w:r w:rsidR="00AD33BA" w:rsidRPr="00AD33BA">
        <w:rPr>
          <w:rFonts w:cs="Arial"/>
          <w:noProof/>
          <w:szCs w:val="24"/>
        </w:rPr>
        <w:t xml:space="preserve">, </w:t>
      </w:r>
      <w:r w:rsidRPr="00AD33BA">
        <w:rPr>
          <w:rFonts w:cs="Arial"/>
          <w:noProof/>
          <w:szCs w:val="24"/>
        </w:rPr>
        <w:t>2013</w:t>
      </w:r>
      <w:r w:rsidR="00AD33BA" w:rsidRPr="00AD33BA">
        <w:rPr>
          <w:rFonts w:cs="Arial"/>
          <w:noProof/>
          <w:szCs w:val="24"/>
        </w:rPr>
        <w:t>,</w:t>
      </w:r>
      <w:r w:rsidRPr="00AD33BA">
        <w:rPr>
          <w:rFonts w:cs="Arial"/>
          <w:noProof/>
          <w:szCs w:val="24"/>
        </w:rPr>
        <w:t xml:space="preserve"> Biogas desulfurization and biogas upgrading using a hybrid membrane system – modeling study</w:t>
      </w:r>
      <w:r w:rsidR="005532FF">
        <w:rPr>
          <w:rFonts w:cs="Arial"/>
          <w:noProof/>
          <w:szCs w:val="24"/>
        </w:rPr>
        <w:t>,</w:t>
      </w:r>
      <w:r w:rsidRPr="00AD33BA">
        <w:rPr>
          <w:rFonts w:cs="Arial"/>
          <w:noProof/>
          <w:szCs w:val="24"/>
        </w:rPr>
        <w:t xml:space="preserve"> </w:t>
      </w:r>
      <w:r w:rsidRPr="00AD33BA">
        <w:rPr>
          <w:rFonts w:cs="Arial"/>
          <w:iCs/>
          <w:noProof/>
          <w:szCs w:val="24"/>
        </w:rPr>
        <w:t>Water Science and Technology</w:t>
      </w:r>
      <w:r w:rsidRPr="00AD33BA">
        <w:rPr>
          <w:rFonts w:cs="Arial"/>
          <w:noProof/>
          <w:szCs w:val="24"/>
        </w:rPr>
        <w:t xml:space="preserve">, </w:t>
      </w:r>
      <w:r w:rsidRPr="00AD33BA">
        <w:rPr>
          <w:rFonts w:cs="Arial"/>
          <w:iCs/>
          <w:noProof/>
          <w:szCs w:val="24"/>
        </w:rPr>
        <w:t>67</w:t>
      </w:r>
      <w:r w:rsidRPr="00AD33BA">
        <w:rPr>
          <w:rFonts w:cs="Arial"/>
          <w:noProof/>
          <w:szCs w:val="24"/>
        </w:rPr>
        <w:t>(2), 326–332</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2166/wst.2012.566</w:t>
      </w:r>
      <w:r w:rsidR="004942E8">
        <w:rPr>
          <w:rFonts w:cs="Arial"/>
          <w:noProof/>
          <w:szCs w:val="24"/>
        </w:rPr>
        <w:t>.</w:t>
      </w:r>
    </w:p>
    <w:p w14:paraId="171AACBF" w14:textId="40BBE2DF" w:rsidR="001D2ADB" w:rsidRPr="00AD33BA" w:rsidRDefault="001D2ADB" w:rsidP="001D2ADB">
      <w:pPr>
        <w:widowControl w:val="0"/>
        <w:autoSpaceDE w:val="0"/>
        <w:autoSpaceDN w:val="0"/>
        <w:adjustRightInd w:val="0"/>
        <w:spacing w:line="240" w:lineRule="auto"/>
        <w:ind w:left="480" w:hanging="480"/>
        <w:rPr>
          <w:rFonts w:cs="Arial"/>
          <w:noProof/>
          <w:szCs w:val="24"/>
        </w:rPr>
      </w:pPr>
      <w:r w:rsidRPr="00AD33BA">
        <w:rPr>
          <w:rFonts w:cs="Arial"/>
          <w:noProof/>
          <w:szCs w:val="24"/>
        </w:rPr>
        <w:t>Miltner, M., Makaruk, A., &amp; Harasek, M.</w:t>
      </w:r>
      <w:r w:rsidR="00AD33BA" w:rsidRPr="00AD33BA">
        <w:rPr>
          <w:rFonts w:cs="Arial"/>
          <w:noProof/>
          <w:szCs w:val="24"/>
        </w:rPr>
        <w:t xml:space="preserve">, </w:t>
      </w:r>
      <w:r w:rsidRPr="00AD33BA">
        <w:rPr>
          <w:rFonts w:cs="Arial"/>
          <w:noProof/>
          <w:szCs w:val="24"/>
        </w:rPr>
        <w:t>2016</w:t>
      </w:r>
      <w:r w:rsidR="00AD33BA" w:rsidRPr="00AD33BA">
        <w:rPr>
          <w:rFonts w:cs="Arial"/>
          <w:noProof/>
          <w:szCs w:val="24"/>
        </w:rPr>
        <w:t>,</w:t>
      </w:r>
      <w:r w:rsidRPr="00AD33BA">
        <w:rPr>
          <w:rFonts w:cs="Arial"/>
          <w:noProof/>
          <w:szCs w:val="24"/>
        </w:rPr>
        <w:t xml:space="preserve"> Selected methods of advanced biogas upgrading</w:t>
      </w:r>
      <w:r w:rsidR="005532FF">
        <w:rPr>
          <w:rFonts w:cs="Arial"/>
          <w:noProof/>
          <w:szCs w:val="24"/>
        </w:rPr>
        <w:t>,</w:t>
      </w:r>
      <w:r w:rsidRPr="00AD33BA">
        <w:rPr>
          <w:rFonts w:cs="Arial"/>
          <w:noProof/>
          <w:szCs w:val="24"/>
        </w:rPr>
        <w:t xml:space="preserve"> </w:t>
      </w:r>
      <w:r w:rsidRPr="00AD33BA">
        <w:rPr>
          <w:rFonts w:cs="Arial"/>
          <w:iCs/>
          <w:noProof/>
          <w:szCs w:val="24"/>
        </w:rPr>
        <w:t>Chemical Engineering Transactions</w:t>
      </w:r>
      <w:r w:rsidRPr="00AD33BA">
        <w:rPr>
          <w:rFonts w:cs="Arial"/>
          <w:noProof/>
          <w:szCs w:val="24"/>
        </w:rPr>
        <w:t xml:space="preserve">, </w:t>
      </w:r>
      <w:r w:rsidRPr="00AD33BA">
        <w:rPr>
          <w:rFonts w:cs="Arial"/>
          <w:iCs/>
          <w:noProof/>
          <w:szCs w:val="24"/>
        </w:rPr>
        <w:t>52</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3303/CET1652078</w:t>
      </w:r>
      <w:r w:rsidR="004942E8">
        <w:rPr>
          <w:rFonts w:cs="Arial"/>
          <w:noProof/>
          <w:szCs w:val="24"/>
        </w:rPr>
        <w:t>.</w:t>
      </w:r>
    </w:p>
    <w:p w14:paraId="7561D886" w14:textId="4DAEC99B" w:rsidR="001D2ADB" w:rsidRPr="00BD4AB7" w:rsidRDefault="001D2ADB" w:rsidP="001D2ADB">
      <w:pPr>
        <w:widowControl w:val="0"/>
        <w:autoSpaceDE w:val="0"/>
        <w:autoSpaceDN w:val="0"/>
        <w:adjustRightInd w:val="0"/>
        <w:spacing w:line="240" w:lineRule="auto"/>
        <w:ind w:left="480" w:hanging="480"/>
        <w:rPr>
          <w:rFonts w:cs="Arial"/>
          <w:noProof/>
          <w:szCs w:val="24"/>
          <w:lang w:val="pt-BR"/>
        </w:rPr>
      </w:pPr>
      <w:r w:rsidRPr="00BD4AB7">
        <w:rPr>
          <w:rFonts w:cs="Arial"/>
          <w:noProof/>
          <w:szCs w:val="24"/>
          <w:lang w:val="pt-BR"/>
        </w:rPr>
        <w:t>Ramos, A. L. D., Marques, J. J., Santos, V. dos, Freitas, L. dos S., Santos, R. G. V. de M., &amp; Souza, M. de M. V. M.</w:t>
      </w:r>
      <w:r w:rsidR="00AD33BA" w:rsidRPr="00BD4AB7">
        <w:rPr>
          <w:rFonts w:cs="Arial"/>
          <w:noProof/>
          <w:szCs w:val="24"/>
          <w:lang w:val="pt-BR"/>
        </w:rPr>
        <w:t xml:space="preserve">, </w:t>
      </w:r>
      <w:r w:rsidRPr="00BD4AB7">
        <w:rPr>
          <w:rFonts w:cs="Arial"/>
          <w:noProof/>
          <w:szCs w:val="24"/>
          <w:lang w:val="pt-BR"/>
        </w:rPr>
        <w:t>2011</w:t>
      </w:r>
      <w:r w:rsidR="00AD33BA" w:rsidRPr="00BD4AB7">
        <w:rPr>
          <w:rFonts w:cs="Arial"/>
          <w:noProof/>
          <w:szCs w:val="24"/>
          <w:lang w:val="pt-BR"/>
        </w:rPr>
        <w:t>,</w:t>
      </w:r>
      <w:r w:rsidRPr="00BD4AB7">
        <w:rPr>
          <w:rFonts w:cs="Arial"/>
          <w:noProof/>
          <w:szCs w:val="24"/>
          <w:lang w:val="pt-BR"/>
        </w:rPr>
        <w:t xml:space="preserve"> Atual estágio de desenvolvimento da tecnologia GTL e perspectivas para o Brasil</w:t>
      </w:r>
      <w:r w:rsidR="005532FF" w:rsidRPr="00BD4AB7">
        <w:rPr>
          <w:rFonts w:cs="Arial"/>
          <w:noProof/>
          <w:szCs w:val="24"/>
          <w:lang w:val="pt-BR"/>
        </w:rPr>
        <w:t>,</w:t>
      </w:r>
      <w:r w:rsidRPr="00BD4AB7">
        <w:rPr>
          <w:rFonts w:cs="Arial"/>
          <w:noProof/>
          <w:szCs w:val="24"/>
          <w:lang w:val="pt-BR"/>
        </w:rPr>
        <w:t xml:space="preserve"> </w:t>
      </w:r>
      <w:r w:rsidRPr="00BD4AB7">
        <w:rPr>
          <w:rFonts w:cs="Arial"/>
          <w:iCs/>
          <w:noProof/>
          <w:szCs w:val="24"/>
          <w:lang w:val="pt-BR"/>
        </w:rPr>
        <w:t>Química Nova</w:t>
      </w:r>
      <w:r w:rsidRPr="00BD4AB7">
        <w:rPr>
          <w:rFonts w:cs="Arial"/>
          <w:noProof/>
          <w:szCs w:val="24"/>
          <w:lang w:val="pt-BR"/>
        </w:rPr>
        <w:t xml:space="preserve">, </w:t>
      </w:r>
      <w:r w:rsidRPr="00BD4AB7">
        <w:rPr>
          <w:rFonts w:cs="Arial"/>
          <w:iCs/>
          <w:noProof/>
          <w:szCs w:val="24"/>
          <w:lang w:val="pt-BR"/>
        </w:rPr>
        <w:t>34</w:t>
      </w:r>
      <w:r w:rsidRPr="00BD4AB7">
        <w:rPr>
          <w:rFonts w:cs="Arial"/>
          <w:noProof/>
          <w:szCs w:val="24"/>
          <w:lang w:val="pt-BR"/>
        </w:rPr>
        <w:t>(10), 1704–1716</w:t>
      </w:r>
      <w:r w:rsidR="005532FF" w:rsidRPr="00BD4AB7">
        <w:rPr>
          <w:rFonts w:cs="Arial"/>
          <w:noProof/>
          <w:szCs w:val="24"/>
          <w:lang w:val="pt-BR"/>
        </w:rPr>
        <w:t>,</w:t>
      </w:r>
      <w:r w:rsidRPr="00BD4AB7">
        <w:rPr>
          <w:rFonts w:cs="Arial"/>
          <w:noProof/>
          <w:szCs w:val="24"/>
          <w:lang w:val="pt-BR"/>
        </w:rPr>
        <w:t xml:space="preserve"> </w:t>
      </w:r>
      <w:r w:rsidR="004942E8" w:rsidRPr="00BD4AB7">
        <w:rPr>
          <w:rFonts w:cs="Arial"/>
          <w:noProof/>
          <w:szCs w:val="24"/>
          <w:lang w:val="pt-BR"/>
        </w:rPr>
        <w:t>DOI: 10.1590/S0100-40422011001000004.</w:t>
      </w:r>
    </w:p>
    <w:p w14:paraId="45BC9546" w14:textId="446E11D4" w:rsidR="001D2ADB" w:rsidRPr="001D2ADB" w:rsidRDefault="001D2ADB" w:rsidP="001D2ADB">
      <w:pPr>
        <w:widowControl w:val="0"/>
        <w:autoSpaceDE w:val="0"/>
        <w:autoSpaceDN w:val="0"/>
        <w:adjustRightInd w:val="0"/>
        <w:spacing w:line="240" w:lineRule="auto"/>
        <w:ind w:left="480" w:hanging="480"/>
        <w:rPr>
          <w:rFonts w:cs="Arial"/>
          <w:noProof/>
        </w:rPr>
      </w:pPr>
      <w:r w:rsidRPr="00AD33BA">
        <w:rPr>
          <w:rFonts w:cs="Arial"/>
          <w:noProof/>
          <w:szCs w:val="24"/>
        </w:rPr>
        <w:t>Zhao, X., Joseph, B., Kuhn, J., &amp; Ozcan, S.</w:t>
      </w:r>
      <w:r w:rsidR="00AD33BA" w:rsidRPr="00AD33BA">
        <w:rPr>
          <w:rFonts w:cs="Arial"/>
          <w:noProof/>
          <w:szCs w:val="24"/>
        </w:rPr>
        <w:t xml:space="preserve">, </w:t>
      </w:r>
      <w:r w:rsidRPr="00AD33BA">
        <w:rPr>
          <w:rFonts w:cs="Arial"/>
          <w:noProof/>
          <w:szCs w:val="24"/>
        </w:rPr>
        <w:t>2020</w:t>
      </w:r>
      <w:r w:rsidR="00AD33BA" w:rsidRPr="00AD33BA">
        <w:rPr>
          <w:rFonts w:cs="Arial"/>
          <w:noProof/>
          <w:szCs w:val="24"/>
        </w:rPr>
        <w:t>,</w:t>
      </w:r>
      <w:r w:rsidRPr="00AD33BA">
        <w:rPr>
          <w:rFonts w:cs="Arial"/>
          <w:noProof/>
          <w:szCs w:val="24"/>
        </w:rPr>
        <w:t xml:space="preserve"> Biogas Reforming to Syngas: A Review. </w:t>
      </w:r>
      <w:r w:rsidRPr="00AD33BA">
        <w:rPr>
          <w:rFonts w:cs="Arial"/>
          <w:iCs/>
          <w:noProof/>
          <w:szCs w:val="24"/>
        </w:rPr>
        <w:t>IScience</w:t>
      </w:r>
      <w:r w:rsidRPr="00AD33BA">
        <w:rPr>
          <w:rFonts w:cs="Arial"/>
          <w:noProof/>
          <w:szCs w:val="24"/>
        </w:rPr>
        <w:t xml:space="preserve">, </w:t>
      </w:r>
      <w:r w:rsidRPr="00AD33BA">
        <w:rPr>
          <w:rFonts w:cs="Arial"/>
          <w:iCs/>
          <w:noProof/>
          <w:szCs w:val="24"/>
        </w:rPr>
        <w:t>23</w:t>
      </w:r>
      <w:r w:rsidRPr="00AD33BA">
        <w:rPr>
          <w:rFonts w:cs="Arial"/>
          <w:noProof/>
          <w:szCs w:val="24"/>
        </w:rPr>
        <w:t>(5), 101082</w:t>
      </w:r>
      <w:r w:rsidR="005532FF">
        <w:rPr>
          <w:rFonts w:cs="Arial"/>
          <w:noProof/>
          <w:szCs w:val="24"/>
        </w:rPr>
        <w:t>,</w:t>
      </w:r>
      <w:r w:rsidRPr="00AD33BA">
        <w:rPr>
          <w:rFonts w:cs="Arial"/>
          <w:noProof/>
          <w:szCs w:val="24"/>
        </w:rPr>
        <w:t xml:space="preserve"> </w:t>
      </w:r>
      <w:r w:rsidR="004942E8">
        <w:rPr>
          <w:rFonts w:cs="Arial"/>
          <w:noProof/>
          <w:szCs w:val="24"/>
        </w:rPr>
        <w:t xml:space="preserve">DOI: </w:t>
      </w:r>
      <w:r w:rsidR="004942E8" w:rsidRPr="004942E8">
        <w:rPr>
          <w:rFonts w:cs="Arial"/>
          <w:noProof/>
          <w:szCs w:val="24"/>
        </w:rPr>
        <w:t>10.1016/j.isci.2020.101082</w:t>
      </w:r>
      <w:r w:rsidR="004942E8">
        <w:rPr>
          <w:rFonts w:cs="Arial"/>
          <w:noProof/>
          <w:szCs w:val="24"/>
        </w:rPr>
        <w:t>.</w:t>
      </w:r>
    </w:p>
    <w:p w14:paraId="19C4FC68" w14:textId="1AC85D17" w:rsidR="004628D2" w:rsidRDefault="00CA4FC3" w:rsidP="003356B4">
      <w:pPr>
        <w:widowControl w:val="0"/>
        <w:autoSpaceDE w:val="0"/>
        <w:autoSpaceDN w:val="0"/>
        <w:adjustRightInd w:val="0"/>
        <w:spacing w:line="240" w:lineRule="auto"/>
        <w:ind w:left="480" w:hanging="48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86373" w14:textId="77777777" w:rsidR="00F82D14" w:rsidRDefault="00F82D14" w:rsidP="004F5E36">
      <w:r>
        <w:separator/>
      </w:r>
    </w:p>
  </w:endnote>
  <w:endnote w:type="continuationSeparator" w:id="0">
    <w:p w14:paraId="3309EC8C" w14:textId="77777777" w:rsidR="00F82D14" w:rsidRDefault="00F82D1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03BC3" w14:textId="77777777" w:rsidR="00F82D14" w:rsidRDefault="00F82D14" w:rsidP="004F5E36">
      <w:r>
        <w:separator/>
      </w:r>
    </w:p>
  </w:footnote>
  <w:footnote w:type="continuationSeparator" w:id="0">
    <w:p w14:paraId="40C67519" w14:textId="77777777" w:rsidR="00F82D14" w:rsidRDefault="00F82D1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7D0C2B"/>
    <w:multiLevelType w:val="hybridMultilevel"/>
    <w:tmpl w:val="10C4737E"/>
    <w:lvl w:ilvl="0" w:tplc="A59618EC">
      <w:start w:val="1"/>
      <w:numFmt w:val="bullet"/>
      <w:lvlText w:val=""/>
      <w:lvlJc w:val="left"/>
      <w:pPr>
        <w:ind w:left="720" w:hanging="360"/>
      </w:pPr>
      <w:rPr>
        <w:rFonts w:ascii="Symbol" w:hAnsi="Symbol" w:hint="default"/>
      </w:rPr>
    </w:lvl>
    <w:lvl w:ilvl="1" w:tplc="7570E564">
      <w:start w:val="1"/>
      <w:numFmt w:val="bullet"/>
      <w:lvlText w:val="o"/>
      <w:lvlJc w:val="left"/>
      <w:pPr>
        <w:ind w:left="1440" w:hanging="360"/>
      </w:pPr>
      <w:rPr>
        <w:rFonts w:ascii="Courier New" w:hAnsi="Courier New" w:hint="default"/>
      </w:rPr>
    </w:lvl>
    <w:lvl w:ilvl="2" w:tplc="D8945B16">
      <w:start w:val="1"/>
      <w:numFmt w:val="bullet"/>
      <w:lvlText w:val=""/>
      <w:lvlJc w:val="left"/>
      <w:pPr>
        <w:ind w:left="2160" w:hanging="360"/>
      </w:pPr>
      <w:rPr>
        <w:rFonts w:ascii="Wingdings" w:hAnsi="Wingdings" w:hint="default"/>
      </w:rPr>
    </w:lvl>
    <w:lvl w:ilvl="3" w:tplc="F6D4B676">
      <w:start w:val="1"/>
      <w:numFmt w:val="bullet"/>
      <w:lvlText w:val=""/>
      <w:lvlJc w:val="left"/>
      <w:pPr>
        <w:ind w:left="2880" w:hanging="360"/>
      </w:pPr>
      <w:rPr>
        <w:rFonts w:ascii="Symbol" w:hAnsi="Symbol" w:hint="default"/>
      </w:rPr>
    </w:lvl>
    <w:lvl w:ilvl="4" w:tplc="57827DC8">
      <w:start w:val="1"/>
      <w:numFmt w:val="bullet"/>
      <w:lvlText w:val="o"/>
      <w:lvlJc w:val="left"/>
      <w:pPr>
        <w:ind w:left="3600" w:hanging="360"/>
      </w:pPr>
      <w:rPr>
        <w:rFonts w:ascii="Courier New" w:hAnsi="Courier New" w:hint="default"/>
      </w:rPr>
    </w:lvl>
    <w:lvl w:ilvl="5" w:tplc="BE80A932">
      <w:start w:val="1"/>
      <w:numFmt w:val="bullet"/>
      <w:lvlText w:val=""/>
      <w:lvlJc w:val="left"/>
      <w:pPr>
        <w:ind w:left="4320" w:hanging="360"/>
      </w:pPr>
      <w:rPr>
        <w:rFonts w:ascii="Wingdings" w:hAnsi="Wingdings" w:hint="default"/>
      </w:rPr>
    </w:lvl>
    <w:lvl w:ilvl="6" w:tplc="52563252">
      <w:start w:val="1"/>
      <w:numFmt w:val="bullet"/>
      <w:lvlText w:val=""/>
      <w:lvlJc w:val="left"/>
      <w:pPr>
        <w:ind w:left="5040" w:hanging="360"/>
      </w:pPr>
      <w:rPr>
        <w:rFonts w:ascii="Symbol" w:hAnsi="Symbol" w:hint="default"/>
      </w:rPr>
    </w:lvl>
    <w:lvl w:ilvl="7" w:tplc="F208A1E4">
      <w:start w:val="1"/>
      <w:numFmt w:val="bullet"/>
      <w:lvlText w:val="o"/>
      <w:lvlJc w:val="left"/>
      <w:pPr>
        <w:ind w:left="5760" w:hanging="360"/>
      </w:pPr>
      <w:rPr>
        <w:rFonts w:ascii="Courier New" w:hAnsi="Courier New" w:hint="default"/>
      </w:rPr>
    </w:lvl>
    <w:lvl w:ilvl="8" w:tplc="3DA2EF9C">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4CC2069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10416E0"/>
    <w:multiLevelType w:val="multilevel"/>
    <w:tmpl w:val="CC9ADE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2"/>
  </w:num>
  <w:num w:numId="16">
    <w:abstractNumId w:val="21"/>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 w:numId="24">
    <w:abstractNumId w:val="20"/>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F4B"/>
    <w:rsid w:val="000027C0"/>
    <w:rsid w:val="00003B29"/>
    <w:rsid w:val="00004D5C"/>
    <w:rsid w:val="00004E6A"/>
    <w:rsid w:val="000052FB"/>
    <w:rsid w:val="000117CB"/>
    <w:rsid w:val="00024D2F"/>
    <w:rsid w:val="00030DA1"/>
    <w:rsid w:val="0003148D"/>
    <w:rsid w:val="00031EEC"/>
    <w:rsid w:val="00032E35"/>
    <w:rsid w:val="000356D5"/>
    <w:rsid w:val="0003596B"/>
    <w:rsid w:val="00035C13"/>
    <w:rsid w:val="000369E1"/>
    <w:rsid w:val="00046457"/>
    <w:rsid w:val="00051566"/>
    <w:rsid w:val="00053C66"/>
    <w:rsid w:val="000562A9"/>
    <w:rsid w:val="00056D1B"/>
    <w:rsid w:val="00062A9A"/>
    <w:rsid w:val="00065058"/>
    <w:rsid w:val="00066E65"/>
    <w:rsid w:val="0007227D"/>
    <w:rsid w:val="00077115"/>
    <w:rsid w:val="00080232"/>
    <w:rsid w:val="0008118D"/>
    <w:rsid w:val="00085620"/>
    <w:rsid w:val="00086C39"/>
    <w:rsid w:val="000902EC"/>
    <w:rsid w:val="000976CB"/>
    <w:rsid w:val="00097C3A"/>
    <w:rsid w:val="000A03B2"/>
    <w:rsid w:val="000A38ED"/>
    <w:rsid w:val="000A7819"/>
    <w:rsid w:val="000B25CE"/>
    <w:rsid w:val="000B6162"/>
    <w:rsid w:val="000C3CD6"/>
    <w:rsid w:val="000D0268"/>
    <w:rsid w:val="000D34BE"/>
    <w:rsid w:val="000D7A19"/>
    <w:rsid w:val="000E102F"/>
    <w:rsid w:val="000E2820"/>
    <w:rsid w:val="000E36F1"/>
    <w:rsid w:val="000E3A73"/>
    <w:rsid w:val="000E414A"/>
    <w:rsid w:val="000F093C"/>
    <w:rsid w:val="000F787B"/>
    <w:rsid w:val="00111FB2"/>
    <w:rsid w:val="00113AA7"/>
    <w:rsid w:val="0011409E"/>
    <w:rsid w:val="00114F46"/>
    <w:rsid w:val="0012091F"/>
    <w:rsid w:val="00126BC2"/>
    <w:rsid w:val="001308B6"/>
    <w:rsid w:val="0013121F"/>
    <w:rsid w:val="00131FE6"/>
    <w:rsid w:val="0013263F"/>
    <w:rsid w:val="001331DF"/>
    <w:rsid w:val="001338A3"/>
    <w:rsid w:val="00134196"/>
    <w:rsid w:val="00134DE4"/>
    <w:rsid w:val="0014034D"/>
    <w:rsid w:val="00144D16"/>
    <w:rsid w:val="00150E59"/>
    <w:rsid w:val="00152DE3"/>
    <w:rsid w:val="00157871"/>
    <w:rsid w:val="00162272"/>
    <w:rsid w:val="00164CF9"/>
    <w:rsid w:val="001667A6"/>
    <w:rsid w:val="00171943"/>
    <w:rsid w:val="00172C22"/>
    <w:rsid w:val="001774A7"/>
    <w:rsid w:val="00177BD3"/>
    <w:rsid w:val="00182A01"/>
    <w:rsid w:val="00184AD6"/>
    <w:rsid w:val="001925A0"/>
    <w:rsid w:val="001978F2"/>
    <w:rsid w:val="001A0FD4"/>
    <w:rsid w:val="001A2601"/>
    <w:rsid w:val="001A4AF7"/>
    <w:rsid w:val="001A5C88"/>
    <w:rsid w:val="001A5D70"/>
    <w:rsid w:val="001B0349"/>
    <w:rsid w:val="001B1E93"/>
    <w:rsid w:val="001B3619"/>
    <w:rsid w:val="001B6018"/>
    <w:rsid w:val="001B65C1"/>
    <w:rsid w:val="001C684B"/>
    <w:rsid w:val="001C6CC7"/>
    <w:rsid w:val="001D0CFB"/>
    <w:rsid w:val="001D1F7A"/>
    <w:rsid w:val="001D21AF"/>
    <w:rsid w:val="001D2ADB"/>
    <w:rsid w:val="001D3953"/>
    <w:rsid w:val="001D53FC"/>
    <w:rsid w:val="001F42A5"/>
    <w:rsid w:val="001F4E41"/>
    <w:rsid w:val="001F5DC6"/>
    <w:rsid w:val="001F7B9D"/>
    <w:rsid w:val="00201C93"/>
    <w:rsid w:val="00205350"/>
    <w:rsid w:val="0020648E"/>
    <w:rsid w:val="0021108D"/>
    <w:rsid w:val="0021616D"/>
    <w:rsid w:val="002224B4"/>
    <w:rsid w:val="002275AB"/>
    <w:rsid w:val="002301F6"/>
    <w:rsid w:val="00236AC0"/>
    <w:rsid w:val="002447EF"/>
    <w:rsid w:val="00251550"/>
    <w:rsid w:val="00255464"/>
    <w:rsid w:val="00263B05"/>
    <w:rsid w:val="00263E9D"/>
    <w:rsid w:val="0027221A"/>
    <w:rsid w:val="0027303B"/>
    <w:rsid w:val="0027492B"/>
    <w:rsid w:val="00275B61"/>
    <w:rsid w:val="00280FAF"/>
    <w:rsid w:val="00282656"/>
    <w:rsid w:val="00283516"/>
    <w:rsid w:val="00286C44"/>
    <w:rsid w:val="00290D7A"/>
    <w:rsid w:val="0029186D"/>
    <w:rsid w:val="002939C1"/>
    <w:rsid w:val="00296B83"/>
    <w:rsid w:val="002A1792"/>
    <w:rsid w:val="002A4B2C"/>
    <w:rsid w:val="002A7E7F"/>
    <w:rsid w:val="002B05C1"/>
    <w:rsid w:val="002B4015"/>
    <w:rsid w:val="002B78CE"/>
    <w:rsid w:val="002C05D2"/>
    <w:rsid w:val="002C090A"/>
    <w:rsid w:val="002C2FB6"/>
    <w:rsid w:val="002C3BCC"/>
    <w:rsid w:val="002C4B17"/>
    <w:rsid w:val="002C4D4D"/>
    <w:rsid w:val="002E231D"/>
    <w:rsid w:val="002E5FA7"/>
    <w:rsid w:val="002E6E41"/>
    <w:rsid w:val="002F2002"/>
    <w:rsid w:val="002F3309"/>
    <w:rsid w:val="003008CE"/>
    <w:rsid w:val="003009B7"/>
    <w:rsid w:val="00300E56"/>
    <w:rsid w:val="0030152C"/>
    <w:rsid w:val="0030469C"/>
    <w:rsid w:val="00307DBD"/>
    <w:rsid w:val="00312F3A"/>
    <w:rsid w:val="00316E95"/>
    <w:rsid w:val="00317C46"/>
    <w:rsid w:val="00321CA6"/>
    <w:rsid w:val="00323763"/>
    <w:rsid w:val="00323C5F"/>
    <w:rsid w:val="00323D2C"/>
    <w:rsid w:val="003328E8"/>
    <w:rsid w:val="00334C09"/>
    <w:rsid w:val="003356B4"/>
    <w:rsid w:val="003475A4"/>
    <w:rsid w:val="00351595"/>
    <w:rsid w:val="003658EE"/>
    <w:rsid w:val="003674AD"/>
    <w:rsid w:val="00371EE5"/>
    <w:rsid w:val="003723D4"/>
    <w:rsid w:val="003811C1"/>
    <w:rsid w:val="00381905"/>
    <w:rsid w:val="00384CC8"/>
    <w:rsid w:val="00385782"/>
    <w:rsid w:val="003871FD"/>
    <w:rsid w:val="00395F8D"/>
    <w:rsid w:val="003A1E30"/>
    <w:rsid w:val="003A2829"/>
    <w:rsid w:val="003A5FB1"/>
    <w:rsid w:val="003A6A09"/>
    <w:rsid w:val="003A7D1C"/>
    <w:rsid w:val="003B304B"/>
    <w:rsid w:val="003B3146"/>
    <w:rsid w:val="003B72AA"/>
    <w:rsid w:val="003B7D46"/>
    <w:rsid w:val="003C02F8"/>
    <w:rsid w:val="003C1B9B"/>
    <w:rsid w:val="003C2E53"/>
    <w:rsid w:val="003C35E5"/>
    <w:rsid w:val="003C52F1"/>
    <w:rsid w:val="003C7AAF"/>
    <w:rsid w:val="003D33A3"/>
    <w:rsid w:val="003E0797"/>
    <w:rsid w:val="003E0883"/>
    <w:rsid w:val="003E421B"/>
    <w:rsid w:val="003F015E"/>
    <w:rsid w:val="003F78AE"/>
    <w:rsid w:val="00400142"/>
    <w:rsid w:val="00400414"/>
    <w:rsid w:val="004032B9"/>
    <w:rsid w:val="004102C1"/>
    <w:rsid w:val="0041446B"/>
    <w:rsid w:val="00417D6D"/>
    <w:rsid w:val="00424D8F"/>
    <w:rsid w:val="0043035F"/>
    <w:rsid w:val="0043134C"/>
    <w:rsid w:val="00431DEC"/>
    <w:rsid w:val="00434846"/>
    <w:rsid w:val="0044071E"/>
    <w:rsid w:val="00440AE3"/>
    <w:rsid w:val="00442742"/>
    <w:rsid w:val="0044329C"/>
    <w:rsid w:val="004473EF"/>
    <w:rsid w:val="004474FB"/>
    <w:rsid w:val="0045032D"/>
    <w:rsid w:val="00453E24"/>
    <w:rsid w:val="00457456"/>
    <w:rsid w:val="004577FE"/>
    <w:rsid w:val="00457B9C"/>
    <w:rsid w:val="004614B5"/>
    <w:rsid w:val="0046164A"/>
    <w:rsid w:val="004628D2"/>
    <w:rsid w:val="00462DCD"/>
    <w:rsid w:val="0046379E"/>
    <w:rsid w:val="004641A5"/>
    <w:rsid w:val="004648AD"/>
    <w:rsid w:val="004703A9"/>
    <w:rsid w:val="004721BC"/>
    <w:rsid w:val="00473EE9"/>
    <w:rsid w:val="00474F4D"/>
    <w:rsid w:val="004760DE"/>
    <w:rsid w:val="004763D7"/>
    <w:rsid w:val="004779D3"/>
    <w:rsid w:val="00477BDB"/>
    <w:rsid w:val="0048192E"/>
    <w:rsid w:val="004867E4"/>
    <w:rsid w:val="00490E72"/>
    <w:rsid w:val="00491CBE"/>
    <w:rsid w:val="004942E8"/>
    <w:rsid w:val="00495F47"/>
    <w:rsid w:val="00496AA1"/>
    <w:rsid w:val="004A004E"/>
    <w:rsid w:val="004A24CF"/>
    <w:rsid w:val="004A289C"/>
    <w:rsid w:val="004A77C3"/>
    <w:rsid w:val="004B1700"/>
    <w:rsid w:val="004B5524"/>
    <w:rsid w:val="004B7024"/>
    <w:rsid w:val="004B7310"/>
    <w:rsid w:val="004C22C6"/>
    <w:rsid w:val="004C3D1D"/>
    <w:rsid w:val="004C3D84"/>
    <w:rsid w:val="004C47DA"/>
    <w:rsid w:val="004C5823"/>
    <w:rsid w:val="004C7913"/>
    <w:rsid w:val="004C7AC3"/>
    <w:rsid w:val="004D0DC5"/>
    <w:rsid w:val="004D4A9E"/>
    <w:rsid w:val="004D6422"/>
    <w:rsid w:val="004E37BF"/>
    <w:rsid w:val="004E4DD6"/>
    <w:rsid w:val="004F4B25"/>
    <w:rsid w:val="004F5E36"/>
    <w:rsid w:val="00507029"/>
    <w:rsid w:val="00507B47"/>
    <w:rsid w:val="00507BEF"/>
    <w:rsid w:val="00507CC9"/>
    <w:rsid w:val="00510A88"/>
    <w:rsid w:val="005119A5"/>
    <w:rsid w:val="0052162E"/>
    <w:rsid w:val="005278B7"/>
    <w:rsid w:val="00531920"/>
    <w:rsid w:val="00532016"/>
    <w:rsid w:val="005346C8"/>
    <w:rsid w:val="00535B4D"/>
    <w:rsid w:val="00536B6F"/>
    <w:rsid w:val="00543E7D"/>
    <w:rsid w:val="005462FD"/>
    <w:rsid w:val="00546F50"/>
    <w:rsid w:val="00547A68"/>
    <w:rsid w:val="00551A35"/>
    <w:rsid w:val="005527EB"/>
    <w:rsid w:val="005531C9"/>
    <w:rsid w:val="005532FF"/>
    <w:rsid w:val="00555E90"/>
    <w:rsid w:val="00557AC4"/>
    <w:rsid w:val="00557D05"/>
    <w:rsid w:val="00570C43"/>
    <w:rsid w:val="00575979"/>
    <w:rsid w:val="0057688E"/>
    <w:rsid w:val="005810E2"/>
    <w:rsid w:val="00581DFF"/>
    <w:rsid w:val="005848F5"/>
    <w:rsid w:val="005972C3"/>
    <w:rsid w:val="005A0275"/>
    <w:rsid w:val="005A48EE"/>
    <w:rsid w:val="005B2110"/>
    <w:rsid w:val="005B61E6"/>
    <w:rsid w:val="005B6DEA"/>
    <w:rsid w:val="005B7D33"/>
    <w:rsid w:val="005C40A0"/>
    <w:rsid w:val="005C77E1"/>
    <w:rsid w:val="005D668A"/>
    <w:rsid w:val="005D6A2F"/>
    <w:rsid w:val="005E1A82"/>
    <w:rsid w:val="005E794C"/>
    <w:rsid w:val="005F0540"/>
    <w:rsid w:val="005F0A28"/>
    <w:rsid w:val="005F0E5E"/>
    <w:rsid w:val="005F0EF8"/>
    <w:rsid w:val="005F3866"/>
    <w:rsid w:val="005F5CEE"/>
    <w:rsid w:val="005F6F42"/>
    <w:rsid w:val="00600535"/>
    <w:rsid w:val="006058CD"/>
    <w:rsid w:val="006072E7"/>
    <w:rsid w:val="006104B7"/>
    <w:rsid w:val="00610CD6"/>
    <w:rsid w:val="00620DEE"/>
    <w:rsid w:val="00621F92"/>
    <w:rsid w:val="0062280A"/>
    <w:rsid w:val="00625639"/>
    <w:rsid w:val="00630E31"/>
    <w:rsid w:val="00631B33"/>
    <w:rsid w:val="00634CE5"/>
    <w:rsid w:val="0064184D"/>
    <w:rsid w:val="006422CC"/>
    <w:rsid w:val="00645FF0"/>
    <w:rsid w:val="00655F9C"/>
    <w:rsid w:val="00660E3E"/>
    <w:rsid w:val="00661649"/>
    <w:rsid w:val="00662E74"/>
    <w:rsid w:val="00665BB8"/>
    <w:rsid w:val="00676E22"/>
    <w:rsid w:val="00680C23"/>
    <w:rsid w:val="0069192E"/>
    <w:rsid w:val="00692D28"/>
    <w:rsid w:val="006932E9"/>
    <w:rsid w:val="00693766"/>
    <w:rsid w:val="00694CD0"/>
    <w:rsid w:val="00694D5D"/>
    <w:rsid w:val="00694EA2"/>
    <w:rsid w:val="006A18B0"/>
    <w:rsid w:val="006A1C84"/>
    <w:rsid w:val="006A3281"/>
    <w:rsid w:val="006B1DC0"/>
    <w:rsid w:val="006B4888"/>
    <w:rsid w:val="006C2E45"/>
    <w:rsid w:val="006C359C"/>
    <w:rsid w:val="006C35F4"/>
    <w:rsid w:val="006C3E71"/>
    <w:rsid w:val="006C4F80"/>
    <w:rsid w:val="006C5579"/>
    <w:rsid w:val="006D0C3F"/>
    <w:rsid w:val="006D2CBF"/>
    <w:rsid w:val="006D6E8B"/>
    <w:rsid w:val="006D72A5"/>
    <w:rsid w:val="006E2F31"/>
    <w:rsid w:val="006E737D"/>
    <w:rsid w:val="006F123D"/>
    <w:rsid w:val="006F430F"/>
    <w:rsid w:val="0070374E"/>
    <w:rsid w:val="007054BF"/>
    <w:rsid w:val="0071271B"/>
    <w:rsid w:val="00713973"/>
    <w:rsid w:val="00716B58"/>
    <w:rsid w:val="00720A24"/>
    <w:rsid w:val="00724A21"/>
    <w:rsid w:val="00732386"/>
    <w:rsid w:val="0073514D"/>
    <w:rsid w:val="0074477C"/>
    <w:rsid w:val="007447F3"/>
    <w:rsid w:val="00753314"/>
    <w:rsid w:val="0075499F"/>
    <w:rsid w:val="0076585D"/>
    <w:rsid w:val="007661C8"/>
    <w:rsid w:val="0077098D"/>
    <w:rsid w:val="00772C87"/>
    <w:rsid w:val="00773EC1"/>
    <w:rsid w:val="0078331A"/>
    <w:rsid w:val="00786730"/>
    <w:rsid w:val="007905C9"/>
    <w:rsid w:val="007931FA"/>
    <w:rsid w:val="007A1334"/>
    <w:rsid w:val="007A1498"/>
    <w:rsid w:val="007A2801"/>
    <w:rsid w:val="007A3E13"/>
    <w:rsid w:val="007A4861"/>
    <w:rsid w:val="007A7BBA"/>
    <w:rsid w:val="007B0C50"/>
    <w:rsid w:val="007B48F9"/>
    <w:rsid w:val="007B5CD0"/>
    <w:rsid w:val="007B5F38"/>
    <w:rsid w:val="007B699C"/>
    <w:rsid w:val="007B6A5E"/>
    <w:rsid w:val="007C1A43"/>
    <w:rsid w:val="007C683C"/>
    <w:rsid w:val="007D0951"/>
    <w:rsid w:val="007D4397"/>
    <w:rsid w:val="007D7D6B"/>
    <w:rsid w:val="007E0B21"/>
    <w:rsid w:val="007E3FB2"/>
    <w:rsid w:val="007F08D0"/>
    <w:rsid w:val="0080013E"/>
    <w:rsid w:val="00806DD8"/>
    <w:rsid w:val="00807172"/>
    <w:rsid w:val="008079AF"/>
    <w:rsid w:val="00813288"/>
    <w:rsid w:val="008168FC"/>
    <w:rsid w:val="00817633"/>
    <w:rsid w:val="00817838"/>
    <w:rsid w:val="00825A21"/>
    <w:rsid w:val="00830996"/>
    <w:rsid w:val="008345F1"/>
    <w:rsid w:val="008616A7"/>
    <w:rsid w:val="00865B07"/>
    <w:rsid w:val="008667EA"/>
    <w:rsid w:val="0087637F"/>
    <w:rsid w:val="00882393"/>
    <w:rsid w:val="00885297"/>
    <w:rsid w:val="00887BC4"/>
    <w:rsid w:val="00890476"/>
    <w:rsid w:val="008914FA"/>
    <w:rsid w:val="00892AD5"/>
    <w:rsid w:val="00894733"/>
    <w:rsid w:val="00896E3D"/>
    <w:rsid w:val="008A1512"/>
    <w:rsid w:val="008A34C0"/>
    <w:rsid w:val="008B7FFE"/>
    <w:rsid w:val="008D0D03"/>
    <w:rsid w:val="008D32B9"/>
    <w:rsid w:val="008D433B"/>
    <w:rsid w:val="008D4A16"/>
    <w:rsid w:val="008E1D33"/>
    <w:rsid w:val="008E2E27"/>
    <w:rsid w:val="008E321D"/>
    <w:rsid w:val="008E3F93"/>
    <w:rsid w:val="008E4D0C"/>
    <w:rsid w:val="008E566E"/>
    <w:rsid w:val="008F0604"/>
    <w:rsid w:val="008F327E"/>
    <w:rsid w:val="008F51A5"/>
    <w:rsid w:val="008F6DDB"/>
    <w:rsid w:val="008F78C5"/>
    <w:rsid w:val="0090161A"/>
    <w:rsid w:val="00901EB6"/>
    <w:rsid w:val="00904C62"/>
    <w:rsid w:val="00922BA8"/>
    <w:rsid w:val="00923A6E"/>
    <w:rsid w:val="00924DAC"/>
    <w:rsid w:val="00927058"/>
    <w:rsid w:val="00942750"/>
    <w:rsid w:val="009450CE"/>
    <w:rsid w:val="009459BB"/>
    <w:rsid w:val="00947179"/>
    <w:rsid w:val="00947F53"/>
    <w:rsid w:val="0095164B"/>
    <w:rsid w:val="009521BE"/>
    <w:rsid w:val="00954090"/>
    <w:rsid w:val="0095433A"/>
    <w:rsid w:val="009573E7"/>
    <w:rsid w:val="00957978"/>
    <w:rsid w:val="00963E05"/>
    <w:rsid w:val="00964A45"/>
    <w:rsid w:val="00965B93"/>
    <w:rsid w:val="00967843"/>
    <w:rsid w:val="00967D54"/>
    <w:rsid w:val="00971028"/>
    <w:rsid w:val="00981BDC"/>
    <w:rsid w:val="00982CFC"/>
    <w:rsid w:val="00983F0B"/>
    <w:rsid w:val="00986FC3"/>
    <w:rsid w:val="00993B84"/>
    <w:rsid w:val="00995E52"/>
    <w:rsid w:val="00996483"/>
    <w:rsid w:val="00996550"/>
    <w:rsid w:val="00996F5A"/>
    <w:rsid w:val="009A783C"/>
    <w:rsid w:val="009B041A"/>
    <w:rsid w:val="009B0A8B"/>
    <w:rsid w:val="009B65B0"/>
    <w:rsid w:val="009C06E7"/>
    <w:rsid w:val="009C37C3"/>
    <w:rsid w:val="009C3B19"/>
    <w:rsid w:val="009C4125"/>
    <w:rsid w:val="009C7C86"/>
    <w:rsid w:val="009D2FF7"/>
    <w:rsid w:val="009D3070"/>
    <w:rsid w:val="009D609F"/>
    <w:rsid w:val="009E7884"/>
    <w:rsid w:val="009E788A"/>
    <w:rsid w:val="009F0E08"/>
    <w:rsid w:val="009F1358"/>
    <w:rsid w:val="009F2059"/>
    <w:rsid w:val="009F4651"/>
    <w:rsid w:val="00A03399"/>
    <w:rsid w:val="00A16217"/>
    <w:rsid w:val="00A17488"/>
    <w:rsid w:val="00A1763D"/>
    <w:rsid w:val="00A17CEC"/>
    <w:rsid w:val="00A23299"/>
    <w:rsid w:val="00A27EF0"/>
    <w:rsid w:val="00A330F1"/>
    <w:rsid w:val="00A42361"/>
    <w:rsid w:val="00A45A20"/>
    <w:rsid w:val="00A50B20"/>
    <w:rsid w:val="00A51390"/>
    <w:rsid w:val="00A572F9"/>
    <w:rsid w:val="00A60D13"/>
    <w:rsid w:val="00A60FC6"/>
    <w:rsid w:val="00A62FB6"/>
    <w:rsid w:val="00A63283"/>
    <w:rsid w:val="00A704C8"/>
    <w:rsid w:val="00A7223D"/>
    <w:rsid w:val="00A72341"/>
    <w:rsid w:val="00A72745"/>
    <w:rsid w:val="00A74425"/>
    <w:rsid w:val="00A75A82"/>
    <w:rsid w:val="00A76EFC"/>
    <w:rsid w:val="00A845DB"/>
    <w:rsid w:val="00A87D50"/>
    <w:rsid w:val="00A91010"/>
    <w:rsid w:val="00A91301"/>
    <w:rsid w:val="00A97F29"/>
    <w:rsid w:val="00AA702E"/>
    <w:rsid w:val="00AA7D26"/>
    <w:rsid w:val="00AB01F3"/>
    <w:rsid w:val="00AB0964"/>
    <w:rsid w:val="00AB103A"/>
    <w:rsid w:val="00AB1239"/>
    <w:rsid w:val="00AB2366"/>
    <w:rsid w:val="00AB5011"/>
    <w:rsid w:val="00AC44B0"/>
    <w:rsid w:val="00AC5304"/>
    <w:rsid w:val="00AC7368"/>
    <w:rsid w:val="00AD16B9"/>
    <w:rsid w:val="00AD33BA"/>
    <w:rsid w:val="00AD54D1"/>
    <w:rsid w:val="00AD5694"/>
    <w:rsid w:val="00AE19F1"/>
    <w:rsid w:val="00AE1C97"/>
    <w:rsid w:val="00AE377D"/>
    <w:rsid w:val="00AE7C43"/>
    <w:rsid w:val="00AF0EBA"/>
    <w:rsid w:val="00AF1E6B"/>
    <w:rsid w:val="00AF718F"/>
    <w:rsid w:val="00B01E21"/>
    <w:rsid w:val="00B02C8A"/>
    <w:rsid w:val="00B05197"/>
    <w:rsid w:val="00B1485C"/>
    <w:rsid w:val="00B17FBD"/>
    <w:rsid w:val="00B22B55"/>
    <w:rsid w:val="00B25AB2"/>
    <w:rsid w:val="00B315A6"/>
    <w:rsid w:val="00B31813"/>
    <w:rsid w:val="00B330C7"/>
    <w:rsid w:val="00B33365"/>
    <w:rsid w:val="00B349B1"/>
    <w:rsid w:val="00B35E80"/>
    <w:rsid w:val="00B41A24"/>
    <w:rsid w:val="00B41D65"/>
    <w:rsid w:val="00B458EB"/>
    <w:rsid w:val="00B464A8"/>
    <w:rsid w:val="00B4665B"/>
    <w:rsid w:val="00B50B7D"/>
    <w:rsid w:val="00B5127A"/>
    <w:rsid w:val="00B55687"/>
    <w:rsid w:val="00B57533"/>
    <w:rsid w:val="00B57B36"/>
    <w:rsid w:val="00B57E6F"/>
    <w:rsid w:val="00B628F8"/>
    <w:rsid w:val="00B62DDF"/>
    <w:rsid w:val="00B67BE4"/>
    <w:rsid w:val="00B71BDB"/>
    <w:rsid w:val="00B720FC"/>
    <w:rsid w:val="00B73E4B"/>
    <w:rsid w:val="00B82CF7"/>
    <w:rsid w:val="00B85A88"/>
    <w:rsid w:val="00B8686D"/>
    <w:rsid w:val="00B93F69"/>
    <w:rsid w:val="00B976C0"/>
    <w:rsid w:val="00BA1384"/>
    <w:rsid w:val="00BA3FE9"/>
    <w:rsid w:val="00BB05C1"/>
    <w:rsid w:val="00BB0DB1"/>
    <w:rsid w:val="00BB1DDC"/>
    <w:rsid w:val="00BB5D25"/>
    <w:rsid w:val="00BC30C9"/>
    <w:rsid w:val="00BC5B65"/>
    <w:rsid w:val="00BD077D"/>
    <w:rsid w:val="00BD4AB7"/>
    <w:rsid w:val="00BD4C83"/>
    <w:rsid w:val="00BE2FE6"/>
    <w:rsid w:val="00BE3E58"/>
    <w:rsid w:val="00BE44A8"/>
    <w:rsid w:val="00BF53E9"/>
    <w:rsid w:val="00BF7632"/>
    <w:rsid w:val="00C01616"/>
    <w:rsid w:val="00C0162B"/>
    <w:rsid w:val="00C05B6F"/>
    <w:rsid w:val="00C05D1A"/>
    <w:rsid w:val="00C06074"/>
    <w:rsid w:val="00C068ED"/>
    <w:rsid w:val="00C06A30"/>
    <w:rsid w:val="00C20EB0"/>
    <w:rsid w:val="00C22D22"/>
    <w:rsid w:val="00C22E0C"/>
    <w:rsid w:val="00C30A36"/>
    <w:rsid w:val="00C345B1"/>
    <w:rsid w:val="00C40142"/>
    <w:rsid w:val="00C43769"/>
    <w:rsid w:val="00C43CFE"/>
    <w:rsid w:val="00C50218"/>
    <w:rsid w:val="00C513ED"/>
    <w:rsid w:val="00C52C3C"/>
    <w:rsid w:val="00C52FFC"/>
    <w:rsid w:val="00C57182"/>
    <w:rsid w:val="00C57863"/>
    <w:rsid w:val="00C640AF"/>
    <w:rsid w:val="00C655FD"/>
    <w:rsid w:val="00C75407"/>
    <w:rsid w:val="00C77D1E"/>
    <w:rsid w:val="00C870A8"/>
    <w:rsid w:val="00C877E7"/>
    <w:rsid w:val="00C9188B"/>
    <w:rsid w:val="00C94434"/>
    <w:rsid w:val="00CA0D75"/>
    <w:rsid w:val="00CA1C95"/>
    <w:rsid w:val="00CA3E83"/>
    <w:rsid w:val="00CA4FC3"/>
    <w:rsid w:val="00CA5A9C"/>
    <w:rsid w:val="00CB1D9D"/>
    <w:rsid w:val="00CB23A7"/>
    <w:rsid w:val="00CB39A1"/>
    <w:rsid w:val="00CB55FD"/>
    <w:rsid w:val="00CC0AE0"/>
    <w:rsid w:val="00CC11AB"/>
    <w:rsid w:val="00CC4C20"/>
    <w:rsid w:val="00CC5A94"/>
    <w:rsid w:val="00CD3517"/>
    <w:rsid w:val="00CD5FE2"/>
    <w:rsid w:val="00CD745A"/>
    <w:rsid w:val="00CE2B22"/>
    <w:rsid w:val="00CE7C68"/>
    <w:rsid w:val="00CF122A"/>
    <w:rsid w:val="00CF7BE5"/>
    <w:rsid w:val="00CF7FA1"/>
    <w:rsid w:val="00D01345"/>
    <w:rsid w:val="00D02B4C"/>
    <w:rsid w:val="00D040C4"/>
    <w:rsid w:val="00D12128"/>
    <w:rsid w:val="00D15D95"/>
    <w:rsid w:val="00D20AD1"/>
    <w:rsid w:val="00D32C37"/>
    <w:rsid w:val="00D363DD"/>
    <w:rsid w:val="00D46B7E"/>
    <w:rsid w:val="00D507A4"/>
    <w:rsid w:val="00D50D4B"/>
    <w:rsid w:val="00D57C84"/>
    <w:rsid w:val="00D6057D"/>
    <w:rsid w:val="00D6159B"/>
    <w:rsid w:val="00D65533"/>
    <w:rsid w:val="00D659F3"/>
    <w:rsid w:val="00D71640"/>
    <w:rsid w:val="00D83003"/>
    <w:rsid w:val="00D836C5"/>
    <w:rsid w:val="00D84576"/>
    <w:rsid w:val="00D84954"/>
    <w:rsid w:val="00D84BFC"/>
    <w:rsid w:val="00D85338"/>
    <w:rsid w:val="00D866B8"/>
    <w:rsid w:val="00D87EE4"/>
    <w:rsid w:val="00DA1399"/>
    <w:rsid w:val="00DA24C6"/>
    <w:rsid w:val="00DA4D7B"/>
    <w:rsid w:val="00DB19E0"/>
    <w:rsid w:val="00DB2CCB"/>
    <w:rsid w:val="00DB4E0A"/>
    <w:rsid w:val="00DB6089"/>
    <w:rsid w:val="00DB7318"/>
    <w:rsid w:val="00DC0EEC"/>
    <w:rsid w:val="00DD271C"/>
    <w:rsid w:val="00DD5813"/>
    <w:rsid w:val="00DD6652"/>
    <w:rsid w:val="00DE1B06"/>
    <w:rsid w:val="00DE264A"/>
    <w:rsid w:val="00DF3CDE"/>
    <w:rsid w:val="00DF5072"/>
    <w:rsid w:val="00DF62EA"/>
    <w:rsid w:val="00DF7853"/>
    <w:rsid w:val="00E02D18"/>
    <w:rsid w:val="00E041E7"/>
    <w:rsid w:val="00E059EC"/>
    <w:rsid w:val="00E07B7E"/>
    <w:rsid w:val="00E15EF1"/>
    <w:rsid w:val="00E168D6"/>
    <w:rsid w:val="00E20565"/>
    <w:rsid w:val="00E21966"/>
    <w:rsid w:val="00E2309D"/>
    <w:rsid w:val="00E23CA1"/>
    <w:rsid w:val="00E24CD7"/>
    <w:rsid w:val="00E318CA"/>
    <w:rsid w:val="00E320B8"/>
    <w:rsid w:val="00E409A8"/>
    <w:rsid w:val="00E41BD5"/>
    <w:rsid w:val="00E434F9"/>
    <w:rsid w:val="00E44D51"/>
    <w:rsid w:val="00E4626A"/>
    <w:rsid w:val="00E50C12"/>
    <w:rsid w:val="00E517C6"/>
    <w:rsid w:val="00E51E72"/>
    <w:rsid w:val="00E52A76"/>
    <w:rsid w:val="00E55249"/>
    <w:rsid w:val="00E604E4"/>
    <w:rsid w:val="00E619D4"/>
    <w:rsid w:val="00E65A5F"/>
    <w:rsid w:val="00E65B91"/>
    <w:rsid w:val="00E7209D"/>
    <w:rsid w:val="00E72EAD"/>
    <w:rsid w:val="00E77223"/>
    <w:rsid w:val="00E8528B"/>
    <w:rsid w:val="00E85B94"/>
    <w:rsid w:val="00E85C14"/>
    <w:rsid w:val="00E92622"/>
    <w:rsid w:val="00E956D0"/>
    <w:rsid w:val="00E978D0"/>
    <w:rsid w:val="00EA28F5"/>
    <w:rsid w:val="00EA4613"/>
    <w:rsid w:val="00EA7F91"/>
    <w:rsid w:val="00EB1523"/>
    <w:rsid w:val="00EB1CA6"/>
    <w:rsid w:val="00EB45A8"/>
    <w:rsid w:val="00EC0E49"/>
    <w:rsid w:val="00EC101F"/>
    <w:rsid w:val="00EC1D9F"/>
    <w:rsid w:val="00EC2F1E"/>
    <w:rsid w:val="00EC74CD"/>
    <w:rsid w:val="00EE0131"/>
    <w:rsid w:val="00EE14AE"/>
    <w:rsid w:val="00EE17B0"/>
    <w:rsid w:val="00EE4BCF"/>
    <w:rsid w:val="00EE4BD7"/>
    <w:rsid w:val="00EF06D9"/>
    <w:rsid w:val="00EF50CE"/>
    <w:rsid w:val="00F038D3"/>
    <w:rsid w:val="00F10215"/>
    <w:rsid w:val="00F12ABC"/>
    <w:rsid w:val="00F207DB"/>
    <w:rsid w:val="00F215EA"/>
    <w:rsid w:val="00F24FF2"/>
    <w:rsid w:val="00F256F8"/>
    <w:rsid w:val="00F27E98"/>
    <w:rsid w:val="00F3049E"/>
    <w:rsid w:val="00F30C64"/>
    <w:rsid w:val="00F32BA2"/>
    <w:rsid w:val="00F32CDB"/>
    <w:rsid w:val="00F33A1C"/>
    <w:rsid w:val="00F40010"/>
    <w:rsid w:val="00F4703B"/>
    <w:rsid w:val="00F565FE"/>
    <w:rsid w:val="00F575E4"/>
    <w:rsid w:val="00F63A70"/>
    <w:rsid w:val="00F63D8C"/>
    <w:rsid w:val="00F64A89"/>
    <w:rsid w:val="00F740F5"/>
    <w:rsid w:val="00F7534E"/>
    <w:rsid w:val="00F82D14"/>
    <w:rsid w:val="00F87CB4"/>
    <w:rsid w:val="00F91CB2"/>
    <w:rsid w:val="00F93A3E"/>
    <w:rsid w:val="00F93EDF"/>
    <w:rsid w:val="00FA1237"/>
    <w:rsid w:val="00FA1802"/>
    <w:rsid w:val="00FA2073"/>
    <w:rsid w:val="00FA21D0"/>
    <w:rsid w:val="00FA3453"/>
    <w:rsid w:val="00FA5F5F"/>
    <w:rsid w:val="00FA6BA7"/>
    <w:rsid w:val="00FB730C"/>
    <w:rsid w:val="00FB758D"/>
    <w:rsid w:val="00FC0F27"/>
    <w:rsid w:val="00FC2695"/>
    <w:rsid w:val="00FC3E03"/>
    <w:rsid w:val="00FC3FC1"/>
    <w:rsid w:val="00FD236F"/>
    <w:rsid w:val="00FD6C76"/>
    <w:rsid w:val="00FD6DEF"/>
    <w:rsid w:val="00FE2360"/>
    <w:rsid w:val="00FE34CC"/>
    <w:rsid w:val="00FE687A"/>
    <w:rsid w:val="00FF147A"/>
    <w:rsid w:val="00FF3394"/>
    <w:rsid w:val="00FF44C9"/>
    <w:rsid w:val="00FF5DC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har"/>
    <w:autoRedefine/>
    <w:qFormat/>
    <w:rsid w:val="00BF53E9"/>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har">
    <w:name w:val="CET headingx Char"/>
    <w:link w:val="CETheadingx"/>
    <w:rsid w:val="00BF53E9"/>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har"/>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Texto">
    <w:name w:val="Texto"/>
    <w:basedOn w:val="Normal"/>
    <w:uiPriority w:val="99"/>
    <w:qFormat/>
    <w:rsid w:val="004F4B25"/>
    <w:pPr>
      <w:tabs>
        <w:tab w:val="clear" w:pos="7100"/>
      </w:tabs>
      <w:spacing w:line="360" w:lineRule="auto"/>
      <w:ind w:firstLine="851"/>
    </w:pPr>
    <w:rPr>
      <w:rFonts w:eastAsia="Calibri"/>
      <w:sz w:val="24"/>
      <w:szCs w:val="22"/>
      <w:lang w:val="pt-BR"/>
    </w:rPr>
  </w:style>
  <w:style w:type="table" w:styleId="PlainTable2">
    <w:name w:val="Plain Table 2"/>
    <w:basedOn w:val="TableNormal"/>
    <w:uiPriority w:val="42"/>
    <w:rsid w:val="004F4B25"/>
    <w:pPr>
      <w:spacing w:after="0" w:line="240" w:lineRule="auto"/>
    </w:pPr>
    <w:rPr>
      <w:rFonts w:ascii="Calibri" w:eastAsia="Calibri" w:hAnsi="Calibri" w:cs="Times New Roman"/>
      <w:sz w:val="20"/>
      <w:szCs w:val="20"/>
      <w:lang w:val="pt-BR" w:eastAsia="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F207DB"/>
    <w:pPr>
      <w:spacing w:after="0" w:line="240" w:lineRule="auto"/>
    </w:pPr>
    <w:rPr>
      <w:rFonts w:ascii="Arial" w:eastAsia="Times New Roman" w:hAnsi="Arial" w:cs="Times New Roman"/>
      <w:sz w:val="18"/>
      <w:szCs w:val="20"/>
      <w:lang w:val="en-GB"/>
    </w:rPr>
  </w:style>
  <w:style w:type="character" w:customStyle="1" w:styleId="CETheadingxCarattere">
    <w:name w:val="CET headingx Carattere"/>
    <w:rsid w:val="00BF53E9"/>
    <w:rPr>
      <w:rFonts w:ascii="Arial" w:eastAsia="Times New Roman" w:hAnsi="Arial" w:cs="Times New Roman"/>
      <w:b/>
      <w:sz w:val="18"/>
      <w:szCs w:val="20"/>
      <w:lang w:val="en-US"/>
    </w:rPr>
  </w:style>
  <w:style w:type="character" w:styleId="FootnoteReference">
    <w:name w:val="footnote reference"/>
    <w:basedOn w:val="DefaultParagraphFont"/>
    <w:uiPriority w:val="99"/>
    <w:semiHidden/>
    <w:unhideWhenUsed/>
    <w:rsid w:val="001B60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36201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395946">
      <w:bodyDiv w:val="1"/>
      <w:marLeft w:val="0"/>
      <w:marRight w:val="0"/>
      <w:marTop w:val="0"/>
      <w:marBottom w:val="0"/>
      <w:divBdr>
        <w:top w:val="none" w:sz="0" w:space="0" w:color="auto"/>
        <w:left w:val="none" w:sz="0" w:space="0" w:color="auto"/>
        <w:bottom w:val="none" w:sz="0" w:space="0" w:color="auto"/>
        <w:right w:val="none" w:sz="0" w:space="0" w:color="auto"/>
      </w:divBdr>
    </w:div>
    <w:div w:id="112658484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5598555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00.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10.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D873F24AB5CC24F976C5E3F2E043371" ma:contentTypeVersion="12" ma:contentTypeDescription="Crie um novo documento." ma:contentTypeScope="" ma:versionID="79cbbc168b69ed42f5fca97e8e5f5d09">
  <xsd:schema xmlns:xsd="http://www.w3.org/2001/XMLSchema" xmlns:xs="http://www.w3.org/2001/XMLSchema" xmlns:p="http://schemas.microsoft.com/office/2006/metadata/properties" xmlns:ns3="6619fbdf-e1c8-4cdf-83b3-2d08db5b6751" xmlns:ns4="3f8b9f41-647e-4000-87e0-0a0cd691b0f7" targetNamespace="http://schemas.microsoft.com/office/2006/metadata/properties" ma:root="true" ma:fieldsID="9e79c75f35c46a3927b1c201838aa738" ns3:_="" ns4:_="">
    <xsd:import namespace="6619fbdf-e1c8-4cdf-83b3-2d08db5b6751"/>
    <xsd:import namespace="3f8b9f41-647e-4000-87e0-0a0cd691b0f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9fbdf-e1c8-4cdf-83b3-2d08db5b6751" elementFormDefault="qualified">
    <xsd:import namespace="http://schemas.microsoft.com/office/2006/documentManagement/types"/>
    <xsd:import namespace="http://schemas.microsoft.com/office/infopath/2007/PartnerControls"/>
    <xsd:element name="SharedWithUsers" ma:index="8"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Compartilhado Com" ma:internalName="SharedWithDetails" ma:readOnly="true">
      <xsd:simpleType>
        <xsd:restriction base="dms:Note">
          <xsd:maxLength value="255"/>
        </xsd:restriction>
      </xsd:simpleType>
    </xsd:element>
    <xsd:element name="SharingHintHash" ma:index="10" nillable="true" ma:displayName="Hash de Dica de Compartilhamento"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8b9f41-647e-4000-87e0-0a0cd691b0f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A67CB-7216-40F9-AA9B-7E6244D00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9fbdf-e1c8-4cdf-83b3-2d08db5b6751"/>
    <ds:schemaRef ds:uri="3f8b9f41-647e-4000-87e0-0a0cd691b0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32ACFD-60D8-423D-BB43-58AD2610876C}">
  <ds:schemaRefs>
    <ds:schemaRef ds:uri="http://schemas.microsoft.com/sharepoint/v3/contenttype/forms"/>
  </ds:schemaRefs>
</ds:datastoreItem>
</file>

<file path=customXml/itemProps3.xml><?xml version="1.0" encoding="utf-8"?>
<ds:datastoreItem xmlns:ds="http://schemas.openxmlformats.org/officeDocument/2006/customXml" ds:itemID="{23EC4820-71F0-4456-B308-310F85D59963}">
  <ds:schemaRefs>
    <ds:schemaRef ds:uri="http://schemas.microsoft.com/office/2006/documentManagement/types"/>
    <ds:schemaRef ds:uri="http://purl.org/dc/elements/1.1/"/>
    <ds:schemaRef ds:uri="http://www.w3.org/XML/1998/namespace"/>
    <ds:schemaRef ds:uri="http://schemas.microsoft.com/office/infopath/2007/PartnerControls"/>
    <ds:schemaRef ds:uri="http://purl.org/dc/terms/"/>
    <ds:schemaRef ds:uri="3f8b9f41-647e-4000-87e0-0a0cd691b0f7"/>
    <ds:schemaRef ds:uri="http://purl.org/dc/dcmitype/"/>
    <ds:schemaRef ds:uri="http://schemas.openxmlformats.org/package/2006/metadata/core-properties"/>
    <ds:schemaRef ds:uri="6619fbdf-e1c8-4cdf-83b3-2d08db5b6751"/>
    <ds:schemaRef ds:uri="http://schemas.microsoft.com/office/2006/metadata/properties"/>
  </ds:schemaRefs>
</ds:datastoreItem>
</file>

<file path=customXml/itemProps4.xml><?xml version="1.0" encoding="utf-8"?>
<ds:datastoreItem xmlns:ds="http://schemas.openxmlformats.org/officeDocument/2006/customXml" ds:itemID="{E661EB3E-1A2D-4BFD-B0CB-03F851FC1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6</Pages>
  <Words>12187</Words>
  <Characters>69467</Characters>
  <Application>Microsoft Office Word</Application>
  <DocSecurity>0</DocSecurity>
  <Lines>578</Lines>
  <Paragraphs>16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adia Maria do Valle Ramos</cp:lastModifiedBy>
  <cp:revision>89</cp:revision>
  <cp:lastPrinted>2015-05-12T18:31:00Z</cp:lastPrinted>
  <dcterms:created xsi:type="dcterms:W3CDTF">2023-01-29T15:23:00Z</dcterms:created>
  <dcterms:modified xsi:type="dcterms:W3CDTF">2023-03-1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ontentTypeId">
    <vt:lpwstr>0x0101002D873F24AB5CC24F976C5E3F2E04337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energy</vt:lpwstr>
  </property>
  <property fmtid="{D5CDD505-2E9C-101B-9397-08002B2CF9AE}" pid="24" name="Mendeley Recent Style Name 9_1">
    <vt:lpwstr>Renewable Energy</vt:lpwstr>
  </property>
  <property fmtid="{D5CDD505-2E9C-101B-9397-08002B2CF9AE}" pid="25" name="Mendeley Document_1">
    <vt:lpwstr>True</vt:lpwstr>
  </property>
  <property fmtid="{D5CDD505-2E9C-101B-9397-08002B2CF9AE}" pid="26" name="Mendeley Unique User Id_1">
    <vt:lpwstr>5a0af98a-17d8-34bd-adba-4635b65b1f6b</vt:lpwstr>
  </property>
  <property fmtid="{D5CDD505-2E9C-101B-9397-08002B2CF9AE}" pid="27" name="Mendeley Citation Style_1">
    <vt:lpwstr>http://www.zotero.org/styles/apa</vt:lpwstr>
  </property>
  <property fmtid="{D5CDD505-2E9C-101B-9397-08002B2CF9AE}" pid="28" name="GrammarlyDocumentId">
    <vt:lpwstr>83fe0bf4027f0a4e5fe27a5872a39c502f1e70adc9569405971884d70cf76d28</vt:lpwstr>
  </property>
</Properties>
</file>